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Default="008861E3" w:rsidP="006D4E77">
                            <w:pPr>
                              <w:pStyle w:val="Heading"/>
                              <w:rPr>
                                <w:lang w:val="en-GB"/>
                              </w:rPr>
                            </w:pPr>
                          </w:p>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pPr>
                                    <w:jc w:val="center"/>
                                  </w:pPr>
                                </w:p>
                                <w:p w:rsidR="008861E3" w:rsidRDefault="008861E3" w:rsidP="0007649A"/>
                              </w:tc>
                            </w:tr>
                          </w:tbl>
                          <w:p w:rsidR="008861E3" w:rsidRDefault="008861E3" w:rsidP="006D4E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8861E3" w:rsidRDefault="008861E3" w:rsidP="006D4E77">
                      <w:pPr>
                        <w:pStyle w:val="Heading"/>
                        <w:rPr>
                          <w:lang w:val="en-GB"/>
                        </w:rPr>
                      </w:pPr>
                    </w:p>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pPr>
                              <w:jc w:val="center"/>
                            </w:pPr>
                          </w:p>
                          <w:p w:rsidR="008861E3" w:rsidRDefault="008861E3" w:rsidP="0007649A"/>
                        </w:tc>
                      </w:tr>
                    </w:tbl>
                    <w:p w:rsidR="008861E3" w:rsidRDefault="008861E3" w:rsidP="006D4E77"/>
                  </w:txbxContent>
                </v:textbox>
                <w10:wrap type="topAndBottom" anchorx="margin" anchory="page"/>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related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t>.</w:t>
      </w:r>
    </w:p>
    <w:p w:rsidR="00EE414B" w:rsidRDefault="00EE414B" w:rsidP="007329BF">
      <w:pPr>
        <w:pStyle w:val="Text"/>
        <w:ind w:firstLine="202"/>
      </w:pPr>
      <w:r>
        <w:t xml:space="preserve">With most research focusing on </w:t>
      </w:r>
      <w:r w:rsidR="00163686">
        <w:t xml:space="preserve">image classification, we are exploring how to use transfer learning combined with the </w:t>
      </w:r>
      <w:r w:rsidR="00A03A4C">
        <w:t>image classification model and apply</w:t>
      </w:r>
      <w:r w:rsidR="00071749">
        <w:t>ing</w:t>
      </w:r>
      <w:r w:rsidR="00A03A4C">
        <w:t xml:space="preserve"> it to video classification problem.</w:t>
      </w:r>
    </w:p>
    <w:p w:rsidR="0016612E" w:rsidRDefault="006D4E77" w:rsidP="0016612E">
      <w:pPr>
        <w:pStyle w:val="Text"/>
        <w:ind w:firstLine="202"/>
      </w:pPr>
      <w:r>
        <w:t xml:space="preserve">The input to </w:t>
      </w:r>
      <w:r w:rsidR="00EE492C">
        <w:t>our</w:t>
      </w:r>
      <w:r>
        <w:t xml:space="preserve"> deep neural network model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ideo frame is shown in Figure 1.</w:t>
      </w:r>
    </w:p>
    <w:p w:rsidR="0016612E" w:rsidRDefault="0016612E" w:rsidP="0016612E">
      <w:pPr>
        <w:pStyle w:val="Text"/>
        <w:keepNext/>
        <w:ind w:firstLine="0"/>
      </w:pPr>
      <w:r>
        <w:rPr>
          <w:noProof/>
          <w:lang w:eastAsia="zh-CN"/>
        </w:rPr>
        <w:drawing>
          <wp:inline distT="0" distB="0" distL="0" distR="0" wp14:anchorId="5155C66F" wp14:editId="62AA7972">
            <wp:extent cx="2998470" cy="1621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8470" cy="1621155"/>
                    </a:xfrm>
                    <a:prstGeom prst="rect">
                      <a:avLst/>
                    </a:prstGeom>
                  </pic:spPr>
                </pic:pic>
              </a:graphicData>
            </a:graphic>
          </wp:inline>
        </w:drawing>
      </w:r>
    </w:p>
    <w:p w:rsidR="0016612E" w:rsidRDefault="0016612E" w:rsidP="0016612E">
      <w:pPr>
        <w:pStyle w:val="Caption"/>
        <w:jc w:val="center"/>
      </w:pPr>
      <w:r>
        <w:t xml:space="preserve">Figure </w:t>
      </w:r>
      <w:fldSimple w:instr=" SEQ Figure \* ARABIC ">
        <w:r w:rsidR="00207E1D">
          <w:rPr>
            <w:noProof/>
          </w:rPr>
          <w:t>1</w:t>
        </w:r>
      </w:fldSimple>
      <w:r>
        <w:t>: Raw video frame example</w:t>
      </w:r>
    </w:p>
    <w:p w:rsidR="001A5185" w:rsidRDefault="001A5185" w:rsidP="00A745F0">
      <w:pPr>
        <w:pStyle w:val="Text"/>
        <w:ind w:firstLine="202"/>
      </w:pPr>
    </w:p>
    <w:p w:rsidR="00DF5096" w:rsidRDefault="006D4E77" w:rsidP="00A745F0">
      <w:pPr>
        <w:pStyle w:val="Text"/>
        <w:ind w:firstLine="202"/>
      </w:pPr>
      <w:r>
        <w:t xml:space="preserve">We will then use several different deep neural network architectures to classify whether items have been removed or added to the shelf within the time frame of the video. Since our own dataset of videos is small, we will use pretrained models available online and implement transfer learning to avoid overfitting. Different approaches will be investigated and compared in terms of classification accuracy as well as computational efficiency. </w:t>
      </w:r>
      <w:r w:rsidR="00DF5096">
        <w:t xml:space="preserve">We started with an image-based late fusion approach </w:t>
      </w:r>
      <w:r w:rsidR="007130B8">
        <w:t xml:space="preserve">and gradually increase the complexity of our models. </w:t>
      </w:r>
      <w:r w:rsidR="007E3057">
        <w:t xml:space="preserve">We eventually explore </w:t>
      </w:r>
      <w:r w:rsidR="009B43D6">
        <w:t>video-based approach such as C3D</w:t>
      </w:r>
      <w:r w:rsidR="009D4205">
        <w:t xml:space="preserve">, so we can incorporate more temporal information </w:t>
      </w:r>
      <w:r w:rsidR="001C0DCC">
        <w:t>into our model.</w:t>
      </w:r>
    </w:p>
    <w:p w:rsidR="006D4E77" w:rsidRPr="001801C7" w:rsidRDefault="00017562" w:rsidP="006D4E77">
      <w:pPr>
        <w:pStyle w:val="Heading1"/>
        <w:numPr>
          <w:ilvl w:val="0"/>
          <w:numId w:val="1"/>
        </w:numPr>
        <w:rPr>
          <w:b/>
        </w:rPr>
      </w:pPr>
      <w:r>
        <w:rPr>
          <w:b/>
        </w:rPr>
        <w:t>Background</w:t>
      </w:r>
    </w:p>
    <w:p w:rsidR="009E176A" w:rsidRDefault="006D4E77" w:rsidP="006D4E77">
      <w:pPr>
        <w:pStyle w:val="Text"/>
      </w:pPr>
      <w:r>
        <w:t>So far, Convolutional Neural Network</w:t>
      </w:r>
      <w:r w:rsidR="001A4837">
        <w:t xml:space="preserve"> (CNN</w:t>
      </w:r>
      <w:r>
        <w:t xml:space="preserve">) </w:t>
      </w:r>
      <w:r>
        <w:fldChar w:fldCharType="begin" w:fldLock="1"/>
      </w:r>
      <w:r>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fldChar w:fldCharType="separate"/>
      </w:r>
      <w:r w:rsidRPr="00115BA8">
        <w:rPr>
          <w:noProof/>
        </w:rPr>
        <w:t>[1]</w:t>
      </w:r>
      <w:r>
        <w:fldChar w:fldCharType="end"/>
      </w:r>
      <w:r>
        <w:t xml:space="preserve"> </w:t>
      </w:r>
      <w:r w:rsidR="001A4837">
        <w:t>has</w:t>
      </w:r>
      <w:r>
        <w:t xml:space="preserve"> outperform</w:t>
      </w:r>
      <w:r w:rsidR="00484587">
        <w:t>ed</w:t>
      </w:r>
      <w:r>
        <w:t xml:space="preserve"> most other algorithms in understanding image contents and shows the state-of-the-art performance in image classificat</w:t>
      </w:r>
      <w:r w:rsidR="00484587">
        <w:t>ion, localization, segmentation and</w:t>
      </w:r>
      <w:r>
        <w:t xml:space="preserve"> detection </w:t>
      </w:r>
      <w:r>
        <w:fldChar w:fldCharType="begin" w:fldLock="1"/>
      </w:r>
      <w:r>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fldChar w:fldCharType="separate"/>
      </w:r>
      <w:r w:rsidRPr="0076057A">
        <w:rPr>
          <w:noProof/>
        </w:rPr>
        <w:t>[2]</w:t>
      </w:r>
      <w:r>
        <w:fldChar w:fldCharType="end"/>
      </w:r>
      <w:r>
        <w:t xml:space="preserve"> </w:t>
      </w:r>
      <w:r>
        <w:fldChar w:fldCharType="begin" w:fldLock="1"/>
      </w:r>
      <w:r>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fldChar w:fldCharType="separate"/>
      </w:r>
      <w:r w:rsidRPr="00D757F8">
        <w:rPr>
          <w:noProof/>
        </w:rPr>
        <w:t>[3]</w:t>
      </w:r>
      <w:r>
        <w:fldChar w:fldCharType="end"/>
      </w:r>
      <w:r>
        <w:t xml:space="preserve"> </w:t>
      </w:r>
      <w:r>
        <w:fldChar w:fldCharType="begin" w:fldLock="1"/>
      </w:r>
      <w:r>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fldChar w:fldCharType="separate"/>
      </w:r>
      <w:r w:rsidRPr="00A90710">
        <w:rPr>
          <w:noProof/>
        </w:rPr>
        <w:t>[4]</w:t>
      </w:r>
      <w:r>
        <w:fldChar w:fldCharType="end"/>
      </w:r>
      <w:r>
        <w:t xml:space="preserve"> </w:t>
      </w:r>
      <w:r>
        <w:fldChar w:fldCharType="begin" w:fldLock="1"/>
      </w:r>
      <w:r>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fldChar w:fldCharType="separate"/>
      </w:r>
      <w:r w:rsidRPr="00A90710">
        <w:rPr>
          <w:noProof/>
        </w:rPr>
        <w:t>[5]</w:t>
      </w:r>
      <w:r>
        <w:fldChar w:fldCharType="end"/>
      </w:r>
      <w:r>
        <w:t xml:space="preserve"> </w:t>
      </w:r>
      <w:r>
        <w:fldChar w:fldCharType="begin" w:fldLock="1"/>
      </w:r>
      <w:r>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fldChar w:fldCharType="separate"/>
      </w:r>
      <w:r w:rsidRPr="00430848">
        <w:rPr>
          <w:noProof/>
        </w:rPr>
        <w:t>[6]</w:t>
      </w:r>
      <w:r>
        <w:fldChar w:fldCharType="end"/>
      </w:r>
      <w:r>
        <w:t xml:space="preserve"> </w:t>
      </w:r>
      <w:r>
        <w:fldChar w:fldCharType="begin" w:fldLock="1"/>
      </w:r>
      <w:r>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fldChar w:fldCharType="separate"/>
      </w:r>
      <w:r w:rsidRPr="00430848">
        <w:rPr>
          <w:noProof/>
        </w:rPr>
        <w:t>[7]</w:t>
      </w:r>
      <w:r>
        <w:fldChar w:fldCharType="end"/>
      </w:r>
      <w:r>
        <w:t xml:space="preserve">. </w:t>
      </w:r>
      <w:r w:rsidR="00484587">
        <w:t>The main reason is that</w:t>
      </w:r>
      <w:r>
        <w:t xml:space="preserve"> CNNs</w:t>
      </w:r>
      <w:r w:rsidR="00484587">
        <w:t xml:space="preserve"> are extremely</w:t>
      </w:r>
      <w:r>
        <w:t xml:space="preserve"> power </w:t>
      </w:r>
      <w:r w:rsidR="00484587">
        <w:t>in</w:t>
      </w:r>
      <w:r>
        <w:t xml:space="preserve"> extract</w:t>
      </w:r>
      <w:r w:rsidR="00484587">
        <w:t>ing useful</w:t>
      </w:r>
      <w:r>
        <w:t xml:space="preserve"> image feature</w:t>
      </w:r>
      <w:r w:rsidR="00484587">
        <w:t>s for specific tasks</w:t>
      </w:r>
      <w:r>
        <w:t xml:space="preserve"> </w:t>
      </w:r>
      <w:r>
        <w:fldChar w:fldCharType="begin" w:fldLock="1"/>
      </w:r>
      <w:r>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fldChar w:fldCharType="separate"/>
      </w:r>
      <w:r w:rsidRPr="0032032B">
        <w:rPr>
          <w:noProof/>
        </w:rPr>
        <w:t>[8]</w:t>
      </w:r>
      <w:r>
        <w:fldChar w:fldCharType="end"/>
      </w:r>
      <w:r>
        <w:t>.</w:t>
      </w:r>
      <w:r w:rsidR="00B91A1A">
        <w:t xml:space="preserve"> </w:t>
      </w:r>
    </w:p>
    <w:p w:rsidR="006D4E77" w:rsidRDefault="00B91A1A" w:rsidP="006D4E77">
      <w:pPr>
        <w:pStyle w:val="Text"/>
      </w:pPr>
      <w:r>
        <w:t>Since 2012</w:t>
      </w:r>
      <w:r w:rsidR="00F919D1">
        <w:t xml:space="preserve">, CNN has been used </w:t>
      </w:r>
      <w:r w:rsidR="00017008">
        <w:t xml:space="preserve">to achieve high accuracy in most image competition such </w:t>
      </w:r>
      <w:r w:rsidR="00955C43">
        <w:t>AlexNet on</w:t>
      </w:r>
      <w:r w:rsidR="00017008">
        <w:t xml:space="preserve"> ImageNet </w:t>
      </w:r>
      <w:r w:rsidR="00955C43">
        <w:t xml:space="preserve">competition </w:t>
      </w:r>
      <w:r w:rsidR="00017008">
        <w:t xml:space="preserve">and so on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model of image net, other network has been invented to fully </w:t>
      </w:r>
      <w:r w:rsidR="005C56B5">
        <w:t xml:space="preserve">extend the ability of CNN. </w:t>
      </w:r>
      <w:r w:rsidR="00E23CB9">
        <w:t xml:space="preserve">In 2013, </w:t>
      </w:r>
      <w:proofErr w:type="spellStart"/>
      <w:r w:rsidR="00E23CB9">
        <w:t>ZFNet</w:t>
      </w:r>
      <w:proofErr w:type="spellEnd"/>
      <w:r w:rsidR="00E23CB9">
        <w:t xml:space="preserve"> was created to fully </w:t>
      </w:r>
      <w:r w:rsidR="00E37745">
        <w:t>enhance the accuracy on ImageNet competition</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247577">
        <w:t>GoogleNet</w:t>
      </w:r>
      <w:proofErr w:type="spellEnd"/>
      <w:r w:rsidR="00300AA0">
        <w:t xml:space="preserve"> was created by google which </w:t>
      </w:r>
      <w:r w:rsidR="006D4563">
        <w:t xml:space="preserve">also introduce the </w:t>
      </w:r>
      <w:r w:rsidR="00AF1FF2">
        <w:t xml:space="preserve">Inception module to for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So far, the state-of-art is </w:t>
      </w:r>
      <w:proofErr w:type="spellStart"/>
      <w:r w:rsidR="00F70164">
        <w:t>ResNet</w:t>
      </w:r>
      <w:proofErr w:type="spellEnd"/>
      <w:r w:rsidR="00F70164">
        <w:t xml:space="preserve"> which </w:t>
      </w:r>
      <w:r w:rsidR="007B2920">
        <w:t xml:space="preserve">use network layers to </w:t>
      </w:r>
      <w:r w:rsidR="007B2920">
        <w:lastRenderedPageBreak/>
        <w:t>fit a residual mapping instead of directly truing to fit a desired underlying mapping</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which use less parameters and enable deeper neural networks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6D4E77" w:rsidRDefault="007C2C3F" w:rsidP="006D4E77">
      <w:pPr>
        <w:pStyle w:val="Text"/>
      </w:pPr>
      <w:r>
        <w:t xml:space="preserve">There are so many active </w:t>
      </w:r>
      <w:r w:rsidR="006740B9">
        <w:t>researches</w:t>
      </w:r>
      <w:r>
        <w:t xml:space="preserve"> on image classification. </w:t>
      </w:r>
      <w:r w:rsidR="006D4E77">
        <w:t>H</w:t>
      </w:r>
      <w:r w:rsidR="00AC22B1">
        <w:t>owever, 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large amount of time to collect </w:t>
      </w:r>
      <w:r w:rsidR="00CB75B9">
        <w:t xml:space="preserve">a </w:t>
      </w:r>
      <w:r w:rsidR="006D4E77">
        <w:t xml:space="preserve">large enough </w:t>
      </w:r>
      <w:r w:rsidR="00CB75B9">
        <w:t>dataset</w:t>
      </w:r>
      <w:r w:rsidR="006D4E77">
        <w:t xml:space="preserve"> to </w:t>
      </w:r>
      <w:r w:rsidR="003D125C">
        <w:t>train</w:t>
      </w:r>
      <w:r w:rsidR="006D4E77">
        <w:t xml:space="preserve"> CNNs. Second</w:t>
      </w:r>
      <w:r w:rsidR="00CB75B9">
        <w:t>ly</w:t>
      </w:r>
      <w:r w:rsidR="006D4E77">
        <w:t xml:space="preserve">, videos </w:t>
      </w:r>
      <w:r w:rsidR="00CB75B9">
        <w:t>contain</w:t>
      </w:r>
      <w:r w:rsidR="006D4E77">
        <w:t xml:space="preserve"> more information compared to image</w:t>
      </w:r>
      <w:r w:rsidR="00CB75B9">
        <w:t>s</w:t>
      </w:r>
      <w:r w:rsidR="00073D9A">
        <w:t>: i</w:t>
      </w:r>
      <w:r w:rsidR="00CB75B9">
        <w:t>n addition to spatial and appearance information in each isolated frame, videos also contain temporal information</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t xml:space="preserve">more time consuming for </w:t>
      </w:r>
      <w:r w:rsidR="005132E8">
        <w:t>training and parameter tuning.</w:t>
      </w:r>
    </w:p>
    <w:p w:rsidR="002C03B0" w:rsidRDefault="00B52161" w:rsidP="005A7435">
      <w:pPr>
        <w:pStyle w:val="Text"/>
      </w:pPr>
      <w:r>
        <w:t>Fortunately, 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07649A">
        <w:t xml:space="preserve">. </w:t>
      </w:r>
    </w:p>
    <w:p w:rsidR="00545155" w:rsidRDefault="00545155" w:rsidP="005A7435">
      <w:pPr>
        <w:pStyle w:val="Text"/>
        <w:rPr>
          <w:rFonts w:eastAsiaTheme="minorEastAsia"/>
          <w:lang w:eastAsia="zh-CN"/>
        </w:rPr>
      </w:pPr>
      <w:r>
        <w:t xml:space="preserve">The first possible method is </w:t>
      </w:r>
      <w:r w:rsidR="00FD5890">
        <w:t>late fusion</w:t>
      </w:r>
      <w:r w:rsidR="00B569D0">
        <w:t xml:space="preserve"> which</w:t>
      </w:r>
      <w:r w:rsidR="00BB1FD3">
        <w:t xml:space="preserve"> is </w:t>
      </w:r>
      <w:r w:rsidR="006E244A">
        <w:t xml:space="preserve">to </w:t>
      </w:r>
      <w:r w:rsidR="006E469E">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and assemble image information with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r w:rsidR="0012142F">
        <w:rPr>
          <w:rFonts w:eastAsiaTheme="minorEastAsia" w:hint="eastAsia"/>
          <w:lang w:eastAsia="zh-CN"/>
        </w:rPr>
        <w:t xml:space="preserve"> </w:t>
      </w:r>
    </w:p>
    <w:p w:rsidR="005D0481" w:rsidRDefault="008A7E47" w:rsidP="005A7435">
      <w:pPr>
        <w:pStyle w:val="Text"/>
        <w:rPr>
          <w:rFonts w:eastAsiaTheme="minorEastAsia"/>
          <w:lang w:eastAsia="zh-CN"/>
        </w:rPr>
      </w:pPr>
      <w:r>
        <w:t xml:space="preserve">The second possible approach is C3D. </w:t>
      </w:r>
      <w:r w:rsidR="006D4E77">
        <w:t xml:space="preserve">C3D stands for deep </w:t>
      </w:r>
      <w:r w:rsidR="003D0285">
        <w:t>three</w:t>
      </w:r>
      <w:r w:rsidR="006D4E77">
        <w:t>-</w:t>
      </w:r>
      <w:r w:rsidR="00A36A67">
        <w:t>dimensional</w:t>
      </w:r>
      <w:r w:rsidR="006D4E77">
        <w:t xml:space="preserve"> convolutional networks (3D </w:t>
      </w:r>
      <w:proofErr w:type="spellStart"/>
      <w:r w:rsidR="006D4E77">
        <w:t>ConvNet</w:t>
      </w:r>
      <w:proofErr w:type="spellEnd"/>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each frame of video together into </w:t>
      </w:r>
      <w:r w:rsidR="00472494">
        <w:t xml:space="preserve">a </w:t>
      </w:r>
      <w:r w:rsidR="006D4E77">
        <w:t xml:space="preserve">3D </w:t>
      </w:r>
      <w:r w:rsidR="00472494">
        <w:t>tensor</w:t>
      </w:r>
      <w:r w:rsidR="006D4E77">
        <w:t xml:space="preserve"> and apply a 3D convolutional filter in all intermediate hidden layers and some ful</w:t>
      </w:r>
      <w:r w:rsidR="00BB1FD3">
        <w:t>ly connected layers at the end.</w:t>
      </w:r>
      <w:r w:rsidR="00CF2BDF">
        <w:rPr>
          <w:rFonts w:eastAsiaTheme="minorEastAsia" w:hint="eastAsia"/>
          <w:lang w:eastAsia="zh-CN"/>
        </w:rPr>
        <w:t xml:space="preserve"> </w:t>
      </w:r>
    </w:p>
    <w:p w:rsidR="00545155" w:rsidRPr="00D81D17" w:rsidRDefault="002035FD" w:rsidP="00D81D17">
      <w:pPr>
        <w:pStyle w:val="Text"/>
      </w:pPr>
      <w:r>
        <w:t xml:space="preserve">The third </w:t>
      </w:r>
      <w:r w:rsidR="00CB3B6B">
        <w:t xml:space="preserve">possible </w:t>
      </w:r>
      <w:r>
        <w:t xml:space="preserve">approach is </w:t>
      </w:r>
      <w:r w:rsidR="0093296F">
        <w:t>two-stream</w:t>
      </w:r>
      <w:r w:rsidR="005D0481">
        <w:t xml:space="preserve">. Two-stream convolutional networks explicitly incorporate temporal  relationships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Unlike C3D which feed</w:t>
      </w:r>
      <w:r w:rsidR="00BB1FD3">
        <w:t>s</w:t>
      </w:r>
      <w:r w:rsidR="006D4E77">
        <w:t xml:space="preserve"> stacked images extracted from </w:t>
      </w:r>
      <w:r w:rsidR="00BB1FD3">
        <w:t>the video, t</w:t>
      </w:r>
      <w:r w:rsidR="006D4E77">
        <w:t>wo-st</w:t>
      </w:r>
      <w:r w:rsidR="001E4902">
        <w:t>r</w:t>
      </w:r>
      <w:r w:rsidR="006D4E77">
        <w:t>eam convolution</w:t>
      </w:r>
      <w:r w:rsidR="00931967">
        <w:t>al</w:t>
      </w:r>
      <w:r w:rsidR="006D4E77">
        <w:t xml:space="preserve"> networks </w:t>
      </w:r>
      <w:r w:rsidR="00DE3DAA">
        <w:t>run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together 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8F1A0F" w:rsidP="003D005C">
      <w:pPr>
        <w:pStyle w:val="Text"/>
      </w:pPr>
      <w:r>
        <w:t xml:space="preserve">The last </w:t>
      </w:r>
      <w:r w:rsidR="00A96C51">
        <w:t xml:space="preserve">possible </w:t>
      </w:r>
      <w:r>
        <w:t xml:space="preserve">approach is LRCN. </w:t>
      </w:r>
      <w:r w:rsidR="006D4E77">
        <w:t xml:space="preserve">Inspired by RNNs which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l</w:t>
      </w:r>
      <w:r w:rsidR="006D4E77">
        <w:t xml:space="preserve">ong-term recurrent convolutional networks are also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B703BE">
        <w:t>LRCN</w:t>
      </w:r>
      <w:r w:rsidR="006D4E77">
        <w:t xml:space="preserve">s use </w:t>
      </w:r>
      <w:r w:rsidR="00AF4C8B">
        <w:t>long short-</w:t>
      </w:r>
      <w:r w:rsidR="002D6B6E">
        <w:t>t</w:t>
      </w:r>
      <w:r w:rsidR="00AF4C8B">
        <w:t>erm memory (</w:t>
      </w:r>
      <w:r w:rsidR="006D4E77">
        <w:t>LSTM</w:t>
      </w:r>
      <w:r w:rsidR="00AF4C8B">
        <w:t>)</w:t>
      </w:r>
      <w:r w:rsidR="006D4E77">
        <w:t xml:space="preserve"> structure. At each time step, it feeds in both the hidden information from last time step as well as </w:t>
      </w:r>
      <w:r w:rsidR="00595E06">
        <w:t>a new</w:t>
      </w:r>
      <w:r w:rsidR="00F84D06">
        <w:t xml:space="preserve"> frame from the video.</w:t>
      </w:r>
      <w:r w:rsidR="00BF6ABB">
        <w:t xml:space="preserve"> </w:t>
      </w:r>
      <w:r w:rsidR="009212B3">
        <w:t xml:space="preserve">Eventually, it will use the RNN structure to combine the hidden as well as </w:t>
      </w:r>
      <w:r w:rsidR="009C364B">
        <w:t xml:space="preserve">input information for </w:t>
      </w:r>
      <w:r w:rsidR="00141847">
        <w:t>each frame to predict the final class.</w:t>
      </w:r>
    </w:p>
    <w:p w:rsidR="006D4E77" w:rsidRPr="00BF5414" w:rsidRDefault="005909D7" w:rsidP="006D4E77">
      <w:pPr>
        <w:pStyle w:val="Heading1"/>
        <w:numPr>
          <w:ilvl w:val="0"/>
          <w:numId w:val="1"/>
        </w:numPr>
        <w:rPr>
          <w:b/>
        </w:rPr>
      </w:pPr>
      <w:r w:rsidRPr="00BF5414">
        <w:rPr>
          <w:b/>
        </w:rPr>
        <w:t>Approach</w:t>
      </w:r>
    </w:p>
    <w:p w:rsidR="00DC53C2" w:rsidRDefault="003D3AC4" w:rsidP="00DC53C2">
      <w:pPr>
        <w:pStyle w:val="Text"/>
      </w:pPr>
      <w:r>
        <w:t xml:space="preserve">With so many approach free for us to select, we focus our </w:t>
      </w:r>
      <w:r>
        <w:t>project mainly on two approaches by using late fusion as well as C3D</w:t>
      </w:r>
      <w:r w:rsidR="00AC7112">
        <w:t xml:space="preserve">. We implemented </w:t>
      </w:r>
      <w:r w:rsidR="005C5A61">
        <w:t xml:space="preserve">transfer learning based on </w:t>
      </w:r>
      <w:r w:rsidR="008915AD">
        <w:t xml:space="preserve">available image and video </w:t>
      </w:r>
      <w:r w:rsidR="00AC7112">
        <w:t xml:space="preserve">classification </w:t>
      </w:r>
      <w:r w:rsidR="00431BB2">
        <w:t xml:space="preserve">on </w:t>
      </w:r>
      <w:proofErr w:type="spellStart"/>
      <w:r w:rsidR="00431BB2">
        <w:t>Tensorflow</w:t>
      </w:r>
      <w:proofErr w:type="spellEnd"/>
      <w:r w:rsidR="00431BB2">
        <w:t>.</w:t>
      </w:r>
      <w:r w:rsidR="000D4128">
        <w:t xml:space="preserve"> We will discuss </w:t>
      </w:r>
      <w:r w:rsidR="00DD0DE0">
        <w:t xml:space="preserve">our dataset, preprocessing, </w:t>
      </w:r>
      <w:r w:rsidR="00D20B02">
        <w:t xml:space="preserve">late fusion, and </w:t>
      </w:r>
      <w:r w:rsidR="0084066D">
        <w:t>C3D in details.</w:t>
      </w:r>
    </w:p>
    <w:p w:rsidR="00DC53C2" w:rsidRPr="00437A79" w:rsidRDefault="00DC53C2" w:rsidP="00DC53C2">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Pr="00522B24">
        <w:rPr>
          <w:rFonts w:eastAsiaTheme="minorEastAsia"/>
          <w:b/>
          <w:lang w:eastAsia="zh-CN"/>
        </w:rPr>
        <w:t xml:space="preserve"> </w:t>
      </w:r>
      <w:r>
        <w:rPr>
          <w:rFonts w:eastAsiaTheme="minorEastAsia"/>
          <w:b/>
          <w:lang w:eastAsia="zh-CN"/>
        </w:rPr>
        <w:t>Dataset and Preprocessing</w:t>
      </w:r>
      <w:r w:rsidR="00494803">
        <w:rPr>
          <w:rFonts w:eastAsiaTheme="minorEastAsia"/>
          <w:b/>
          <w:lang w:eastAsia="zh-CN"/>
        </w:rPr>
        <w:t xml:space="preserve"> for Late Fusion</w:t>
      </w:r>
    </w:p>
    <w:p w:rsidR="00DC53C2" w:rsidRDefault="00EE4423" w:rsidP="006D4E77">
      <w:pPr>
        <w:pStyle w:val="Text"/>
      </w:pPr>
      <w:r>
        <w:t xml:space="preserve">We work with Jake Lussier from </w:t>
      </w:r>
      <w:r w:rsidR="00246610">
        <w:t xml:space="preserve">Sebastian </w:t>
      </w:r>
      <w:proofErr w:type="spellStart"/>
      <w:r w:rsidR="00246610">
        <w:t>Thrun’s</w:t>
      </w:r>
      <w:proofErr w:type="spellEnd"/>
      <w:r w:rsidR="00246610">
        <w:t xml:space="preserve"> lab to collect around </w:t>
      </w:r>
      <w:r w:rsidR="0035265E">
        <w:t>45</w:t>
      </w:r>
      <w:r w:rsidR="000C0D65">
        <w:t xml:space="preserve">0 videos of </w:t>
      </w:r>
      <w:r w:rsidR="0082214F">
        <w:t xml:space="preserve">people’s retail shopping </w:t>
      </w:r>
      <w:r w:rsidR="007D27FA">
        <w:t xml:space="preserve">behavior. We label each video with start frame and end </w:t>
      </w:r>
      <w:r w:rsidR="00871188">
        <w:t xml:space="preserve">frame </w:t>
      </w:r>
      <w:r w:rsidR="00FC53CE">
        <w:t xml:space="preserve">as well as what item has been taken, what item has been removed, and null action. </w:t>
      </w:r>
      <w:r w:rsidR="007F60BE">
        <w:t xml:space="preserve">For simplicity, we ignore the item type </w:t>
      </w:r>
      <w:r w:rsidR="001B0257">
        <w:t>and only has four labels to classify</w:t>
      </w:r>
      <w:r w:rsidR="00B7786E">
        <w:t xml:space="preserve"> as below: a</w:t>
      </w:r>
      <w:r w:rsidR="001B0257">
        <w:t>dd 0</w:t>
      </w:r>
      <w:r w:rsidR="00B7786E">
        <w:t xml:space="preserve"> item</w:t>
      </w:r>
      <w:r w:rsidR="001B0257">
        <w:t>, remove 0</w:t>
      </w:r>
      <w:r w:rsidR="00B7786E">
        <w:t xml:space="preserve"> item</w:t>
      </w:r>
      <w:r w:rsidR="001B0257">
        <w:t>, add 1</w:t>
      </w:r>
      <w:r w:rsidR="00B7786E">
        <w:t xml:space="preserve"> item</w:t>
      </w:r>
      <w:r w:rsidR="001B0257">
        <w:t>, and remove 1</w:t>
      </w:r>
      <w:r w:rsidR="00B7786E">
        <w:t xml:space="preserve"> item. </w:t>
      </w:r>
      <w:r w:rsidR="00EF12AA">
        <w:t>Three</w:t>
      </w:r>
      <w:r w:rsidR="00634BC6">
        <w:t xml:space="preserve"> sample of </w:t>
      </w:r>
      <w:r w:rsidR="00376E7E">
        <w:t xml:space="preserve">frames which are clipped from the </w:t>
      </w:r>
      <w:r w:rsidR="009D4766">
        <w:t xml:space="preserve">video </w:t>
      </w:r>
      <w:r w:rsidR="009F16E5">
        <w:t>are</w:t>
      </w:r>
      <w:r w:rsidR="009D4766">
        <w:t xml:space="preserve"> as below. </w:t>
      </w:r>
    </w:p>
    <w:p w:rsidR="000A00C4" w:rsidRDefault="00630943" w:rsidP="00630943">
      <w:pPr>
        <w:pStyle w:val="Text"/>
        <w:ind w:firstLine="0"/>
        <w:jc w:val="center"/>
      </w:pPr>
      <w:r>
        <w:rPr>
          <w:noProof/>
        </w:rPr>
        <w:drawing>
          <wp:inline distT="0" distB="0" distL="0" distR="0">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p>
    <w:p w:rsidR="00811914" w:rsidRDefault="003D418C" w:rsidP="00811914">
      <w:pPr>
        <w:pStyle w:val="Text"/>
        <w:keepNext/>
        <w:ind w:firstLine="0"/>
        <w:jc w:val="center"/>
      </w:pPr>
      <w:r>
        <w:rPr>
          <w:noProof/>
        </w:rPr>
        <w:drawing>
          <wp:inline distT="0" distB="0" distL="0" distR="0">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sidR="00811914">
        <w:rPr>
          <w:noProof/>
        </w:rPr>
        <w:drawing>
          <wp:inline distT="0" distB="0" distL="0" distR="0" wp14:anchorId="4BFC627C" wp14:editId="2C5B1972">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630943" w:rsidRDefault="00811914" w:rsidP="00811914">
      <w:pPr>
        <w:pStyle w:val="Caption"/>
        <w:jc w:val="center"/>
      </w:pPr>
      <w:r>
        <w:t xml:space="preserve">Figure </w:t>
      </w:r>
      <w:fldSimple w:instr=" SEQ Figure \* ARABIC ">
        <w:r w:rsidR="00207E1D">
          <w:rPr>
            <w:noProof/>
          </w:rPr>
          <w:t>2</w:t>
        </w:r>
      </w:fldSimple>
      <w:r>
        <w:t xml:space="preserve"> Data Sample (from top to bottom are add 1, remove 1, and add 0)</w:t>
      </w:r>
    </w:p>
    <w:p w:rsidR="007474C3" w:rsidRDefault="007A557A" w:rsidP="00F757AF">
      <w:pPr>
        <w:pStyle w:val="Text"/>
      </w:pPr>
      <w:r>
        <w:t xml:space="preserve">Overall, each video </w:t>
      </w:r>
      <w:r w:rsidR="00085169">
        <w:t xml:space="preserve">will have around </w:t>
      </w:r>
      <w:r w:rsidR="00042360">
        <w:t>10-</w:t>
      </w:r>
      <w:r w:rsidR="00085169">
        <w:t xml:space="preserve">20 frames information to summarize </w:t>
      </w:r>
      <w:r w:rsidR="00F54169">
        <w:t>people’s shopping action</w:t>
      </w:r>
      <w:r w:rsidR="000F6FD4">
        <w:t>s</w:t>
      </w:r>
      <w:r w:rsidR="00F54169">
        <w:t>.</w:t>
      </w:r>
      <w:r w:rsidR="00F41FCE">
        <w:t xml:space="preserve"> Under the condition that we want to analyze how will more frames help increase the </w:t>
      </w:r>
      <w:r w:rsidR="007E50B6">
        <w:t>accuracy, we dec</w:t>
      </w:r>
      <w:r w:rsidR="00E90CD6">
        <w:t>ide to</w:t>
      </w:r>
      <w:r w:rsidR="007E50B6">
        <w:t xml:space="preserve"> random sample 1 frames, 3 frames, and 5 frames</w:t>
      </w:r>
      <w:r w:rsidR="00635F24">
        <w:t xml:space="preserve"> </w:t>
      </w:r>
      <w:r w:rsidR="00357F09">
        <w:t xml:space="preserve">for five times per video. Eventually, </w:t>
      </w:r>
      <w:r w:rsidR="00AF3E06">
        <w:t xml:space="preserve">we have </w:t>
      </w:r>
      <w:r w:rsidR="003A32F4">
        <w:t>2250 video in total.</w:t>
      </w:r>
    </w:p>
    <w:p w:rsidR="008F16C6" w:rsidRDefault="00164C8C" w:rsidP="00F757AF">
      <w:pPr>
        <w:pStyle w:val="Text"/>
      </w:pPr>
      <w:r>
        <w:t xml:space="preserve">We random sample 50 samples for frames for test, 50 frames for validation, and the rest for </w:t>
      </w:r>
      <w:r w:rsidR="0028352A">
        <w:t xml:space="preserve">train. However, under the condition </w:t>
      </w:r>
      <w:r w:rsidR="00695F72">
        <w:t>that the test and</w:t>
      </w:r>
      <w:r w:rsidR="006A00F5">
        <w:t xml:space="preserve"> validation dataset might be sampled from the same video</w:t>
      </w:r>
      <w:r w:rsidR="009A4929">
        <w:t xml:space="preserve"> for the </w:t>
      </w:r>
      <w:r w:rsidR="002412E5">
        <w:t xml:space="preserve">train, we remove all the train dataset which are from the </w:t>
      </w:r>
      <w:r w:rsidR="00D3655C">
        <w:t xml:space="preserve">same video of the test and validation. </w:t>
      </w:r>
    </w:p>
    <w:p w:rsidR="004E6F71" w:rsidRDefault="00D3655C" w:rsidP="00F757AF">
      <w:pPr>
        <w:pStyle w:val="Text"/>
      </w:pPr>
      <w:r>
        <w:t xml:space="preserve">Eventually, we have around 1780 for train, 50 for test, 50 for validation </w:t>
      </w:r>
      <w:r w:rsidR="00A3651B">
        <w:t>with 1 frames, 3 frame</w:t>
      </w:r>
      <w:r w:rsidR="008F16C6">
        <w:t>s, and 5 frames sample</w:t>
      </w:r>
      <w:r w:rsidR="00732707">
        <w:t>s.</w:t>
      </w:r>
      <w:r w:rsidR="00E72AA7">
        <w:t xml:space="preserve"> We will use these data for our late fusion model </w:t>
      </w:r>
      <w:r w:rsidR="001818B5">
        <w:t>for comparison.</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13438D" w:rsidRPr="00522B24">
        <w:rPr>
          <w:rFonts w:eastAsiaTheme="minorEastAsia"/>
          <w:b/>
          <w:lang w:eastAsia="zh-CN"/>
        </w:rPr>
        <w:t>Late Fusion</w:t>
      </w:r>
    </w:p>
    <w:p w:rsidR="001237A9" w:rsidRDefault="007517EC" w:rsidP="001237A9">
      <w:pPr>
        <w:pStyle w:val="Text"/>
      </w:pPr>
      <w:r>
        <w:t>Late Fusion</w:t>
      </w:r>
      <w:r w:rsidR="00A14A5C">
        <w:t xml:space="preserve"> was first </w:t>
      </w:r>
      <w:r w:rsidR="00ED2F93">
        <w:t>introduced</w:t>
      </w:r>
      <w:r w:rsidR="00A14A5C">
        <w:t xml:space="preserve"> in this paper</w:t>
      </w:r>
      <w:r w:rsidR="00ED2F93">
        <w:t xml:space="preserve">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6D69F2">
        <w:t xml:space="preserve">for largely scale the video classification </w:t>
      </w:r>
      <w:r w:rsidR="00E43EBA">
        <w:t>by using convolutional neural networks</w:t>
      </w:r>
      <w:r w:rsidR="00ED2F93">
        <w:t>.</w:t>
      </w:r>
      <w:r w:rsidR="002B5294">
        <w:t xml:space="preserve"> One advantage of late fusion is that it can </w:t>
      </w:r>
      <w:r w:rsidR="001166F4">
        <w:t xml:space="preserve">image classification model for transfer learning. </w:t>
      </w:r>
      <w:r w:rsidR="00F42B49">
        <w:t>In order to do so, we can pass each frame individually as an image. Rather than using the</w:t>
      </w:r>
      <w:r w:rsidR="00B52405">
        <w:t xml:space="preserve"> last layer from the old model for </w:t>
      </w:r>
      <w:r w:rsidR="00204838">
        <w:lastRenderedPageBreak/>
        <w:t>image classification, we concatenate all</w:t>
      </w:r>
      <w:r w:rsidR="00F131F7">
        <w:t xml:space="preserve"> parameters from each frame and train a new fully connected layer for our model. This will </w:t>
      </w:r>
      <w:r w:rsidR="009935C5">
        <w:t xml:space="preserve">not only </w:t>
      </w:r>
      <w:r w:rsidR="00F131F7">
        <w:t xml:space="preserve">allow us the </w:t>
      </w:r>
      <w:r w:rsidR="009935C5">
        <w:t xml:space="preserve">inherit the good </w:t>
      </w:r>
      <w:r w:rsidR="00304D84">
        <w:t xml:space="preserve">architecture for image model, but also allow us to warm start our model by using the </w:t>
      </w:r>
      <w:r w:rsidR="005512DD">
        <w:t xml:space="preserve">old weight from image </w:t>
      </w:r>
      <w:r w:rsidR="00F0231D">
        <w:t>model for all previous layers and only train the last fully connected layer.</w:t>
      </w:r>
      <w:r w:rsidR="001237A9">
        <w:t xml:space="preserve"> Let’s take a detail look on how we set up the </w:t>
      </w:r>
      <w:r w:rsidR="00C76E18">
        <w:t>model and train it.</w:t>
      </w:r>
    </w:p>
    <w:p w:rsidR="00C76E18" w:rsidRDefault="000B283C" w:rsidP="001237A9">
      <w:pPr>
        <w:pStyle w:val="Text"/>
      </w:pPr>
      <w:r>
        <w:t>W</w:t>
      </w:r>
      <w:r w:rsidR="00C76E18">
        <w:t xml:space="preserve">e use </w:t>
      </w:r>
      <w:r w:rsidR="00A56BDA">
        <w:t xml:space="preserve">transfer learning based on </w:t>
      </w:r>
      <w:r w:rsidR="00E24210">
        <w:t xml:space="preserve">SqueezeNet model trained on ImageNet. </w:t>
      </w:r>
      <w:r w:rsidR="00B83D91">
        <w:t xml:space="preserve">Compared to </w:t>
      </w:r>
      <w:r w:rsidR="00E12CE6">
        <w:t xml:space="preserve">other neural network model which also achieve high accurate on </w:t>
      </w:r>
      <w:r w:rsidR="00593422">
        <w:t>ImageNet benchmark such as AlexNet,</w:t>
      </w:r>
      <w:r w:rsidR="00D4439A">
        <w:t xml:space="preserve"> SqueezeNet only use less than 0.5MB model size to achieve the same accuracy.</w:t>
      </w:r>
      <w:r w:rsidR="004706FF">
        <w:t xml:space="preserve"> Therefore, it is more convenient for us to train and test on our</w:t>
      </w:r>
      <w:r w:rsidR="00ED4ECA">
        <w:t xml:space="preserve"> local machine as well as on G</w:t>
      </w:r>
      <w:r w:rsidR="004706FF">
        <w:t>oogle Cloud based on our limited amount of resource.</w:t>
      </w:r>
    </w:p>
    <w:p w:rsidR="00351726" w:rsidRDefault="00A923EF" w:rsidP="00B62D3A">
      <w:pPr>
        <w:pStyle w:val="Text"/>
      </w:pPr>
      <w:r>
        <w:t>The SqueezeNet model is as below.</w:t>
      </w:r>
      <w:r w:rsidR="006577A4">
        <w:t xml:space="preserve"> </w:t>
      </w:r>
    </w:p>
    <w:p w:rsidR="00874C62" w:rsidRDefault="00A27B46" w:rsidP="00874C62">
      <w:pPr>
        <w:pStyle w:val="Text"/>
        <w:keepNext/>
        <w:ind w:firstLine="0"/>
        <w:jc w:val="center"/>
      </w:pPr>
      <w:r>
        <w:rPr>
          <w:noProof/>
        </w:rPr>
        <w:drawing>
          <wp:inline distT="0" distB="0" distL="0" distR="0">
            <wp:extent cx="1249680" cy="2176037"/>
            <wp:effectExtent l="0" t="0" r="762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59437" cy="2193027"/>
                    </a:xfrm>
                    <a:prstGeom prst="rect">
                      <a:avLst/>
                    </a:prstGeom>
                  </pic:spPr>
                </pic:pic>
              </a:graphicData>
            </a:graphic>
          </wp:inline>
        </w:drawing>
      </w:r>
    </w:p>
    <w:p w:rsidR="00A923EF" w:rsidRDefault="00874C62" w:rsidP="00B62D3A">
      <w:pPr>
        <w:pStyle w:val="Caption"/>
        <w:jc w:val="center"/>
      </w:pPr>
      <w:r>
        <w:t xml:space="preserve">Figure </w:t>
      </w:r>
      <w:fldSimple w:instr=" SEQ Figure \* ARABIC ">
        <w:r w:rsidR="00207E1D">
          <w:rPr>
            <w:noProof/>
          </w:rPr>
          <w:t>3</w:t>
        </w:r>
      </w:fldSimple>
      <w:r>
        <w:t xml:space="preserve"> SqueezeNet Model</w:t>
      </w:r>
      <w:r w:rsidR="00FC2E7A">
        <w:t xml:space="preserve"> </w:t>
      </w:r>
      <w:r w:rsidR="00FC2E7A">
        <w:fldChar w:fldCharType="begin" w:fldLock="1"/>
      </w:r>
      <w:r w:rsidR="00346AFB">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fldChar w:fldCharType="separate"/>
      </w:r>
      <w:r w:rsidR="00FC2E7A" w:rsidRPr="00FC2E7A">
        <w:rPr>
          <w:noProof/>
        </w:rPr>
        <w:t>[14]</w:t>
      </w:r>
      <w:r w:rsidR="00FC2E7A">
        <w:fldChar w:fldCharType="end"/>
      </w:r>
    </w:p>
    <w:p w:rsidR="00B62D3A" w:rsidRDefault="00B62D3A" w:rsidP="00B62D3A">
      <w:pPr>
        <w:pStyle w:val="Text"/>
      </w:pPr>
      <w:r>
        <w:t>Each sublayer of SqueezeNet is built by fire module building block</w:t>
      </w:r>
      <w:r w:rsidR="00346AFB">
        <w:t xml:space="preserve"> as below</w:t>
      </w:r>
      <w:r>
        <w:t>.</w:t>
      </w:r>
      <w:r w:rsidR="00B41A08">
        <w:t xml:space="preserve"> </w:t>
      </w:r>
      <w:r w:rsidR="00D27084">
        <w:t xml:space="preserve">Each file module </w:t>
      </w:r>
      <w:r w:rsidR="00DB1C75">
        <w:t xml:space="preserve">is a </w:t>
      </w:r>
      <m:oMath>
        <m:r>
          <w:rPr>
            <w:rFonts w:ascii="Cambria Math" w:hAnsi="Cambria Math"/>
          </w:rPr>
          <m:t>1×1</m:t>
        </m:r>
      </m:oMath>
      <w:r w:rsidR="00DB1C75">
        <w:t xml:space="preserve"> </w:t>
      </w:r>
      <w:r w:rsidR="00045EB3">
        <w:t xml:space="preserve">convolution filters for </w:t>
      </w:r>
      <w:r w:rsidR="00FB2E65">
        <w:t xml:space="preserve">squeezing, and </w:t>
      </w:r>
      <w:r w:rsidR="00E158CD">
        <w:t xml:space="preserve">another </w:t>
      </w:r>
      <w:r w:rsidR="00A7577A">
        <w:t xml:space="preserve">concatenated </w:t>
      </w:r>
      <m:oMath>
        <m:r>
          <w:rPr>
            <w:rFonts w:ascii="Cambria Math" w:hAnsi="Cambria Math"/>
          </w:rPr>
          <m:t>1×1, 3×3</m:t>
        </m:r>
      </m:oMath>
      <w:r w:rsidR="00F973CA">
        <w:t xml:space="preserve"> convolutional filters </w:t>
      </w:r>
      <w:r w:rsidR="00E613A4">
        <w:t xml:space="preserve">for expending. It will be </w:t>
      </w:r>
      <w:r w:rsidR="004D3F6B">
        <w:t>passed</w:t>
      </w:r>
      <w:r w:rsidR="00E613A4">
        <w:t xml:space="preserve"> through activation function </w:t>
      </w:r>
      <w:r w:rsidR="006A200D">
        <w:t>and into next sublayer.</w:t>
      </w:r>
      <w:r w:rsidR="004D3F6B">
        <w:t xml:space="preserve"> Because SqueezeNet is designed for </w:t>
      </w:r>
      <w:r w:rsidR="00371F85">
        <w:t>image net, it will have 1000</w:t>
      </w:r>
      <w:r w:rsidR="00107AD9">
        <w:t xml:space="preserve"> predicted classes</w:t>
      </w:r>
      <w:r w:rsidR="00371F85">
        <w:t>.</w:t>
      </w:r>
      <w:r w:rsidR="00107AD9">
        <w:t xml:space="preserve"> As for our case, we move the last layer and add a fully connected layer for </w:t>
      </w:r>
      <w:r w:rsidR="002A43A5">
        <w:t>our application.</w:t>
      </w:r>
      <w:r w:rsidR="00371F85">
        <w:t xml:space="preserve"> </w:t>
      </w:r>
    </w:p>
    <w:p w:rsidR="00346AFB" w:rsidRDefault="00346AFB" w:rsidP="00346AFB">
      <w:pPr>
        <w:pStyle w:val="Text"/>
        <w:keepNext/>
        <w:jc w:val="center"/>
      </w:pPr>
      <w:r>
        <w:rPr>
          <w:noProof/>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Default="00346AFB" w:rsidP="00551C6F">
      <w:pPr>
        <w:pStyle w:val="Caption"/>
        <w:jc w:val="center"/>
      </w:pPr>
      <w:r>
        <w:t xml:space="preserve">Figure </w:t>
      </w:r>
      <w:fldSimple w:instr=" SEQ Figure \* ARABIC ">
        <w:r w:rsidR="00207E1D">
          <w:rPr>
            <w:noProof/>
          </w:rPr>
          <w:t>4</w:t>
        </w:r>
      </w:fldSimple>
      <w:r>
        <w:t xml:space="preserve"> SqueezeNet Fire Module Model </w:t>
      </w:r>
      <w:r>
        <w:fldChar w:fldCharType="begin" w:fldLock="1"/>
      </w:r>
      <w: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 "properties" : { "noteIndex" : 0 }, "schema" : "https://github.com/citation-style-language/schema/raw/master/csl-citation.json" }</w:instrText>
      </w:r>
      <w:r>
        <w:fldChar w:fldCharType="separate"/>
      </w:r>
      <w:r w:rsidRPr="00346AFB">
        <w:rPr>
          <w:noProof/>
        </w:rPr>
        <w:t>[14]</w:t>
      </w:r>
      <w:r>
        <w:fldChar w:fldCharType="end"/>
      </w:r>
    </w:p>
    <w:p w:rsidR="00551C6F" w:rsidRDefault="002B7284" w:rsidP="00551C6F">
      <w:pPr>
        <w:pStyle w:val="Text"/>
      </w:pPr>
      <w:r>
        <w:t xml:space="preserve">Train the last fusion based on the </w:t>
      </w:r>
      <w:r w:rsidR="005371FD">
        <w:t xml:space="preserve">image </w:t>
      </w:r>
      <w:r w:rsidR="005061C1">
        <w:t xml:space="preserve">model is kind of trick </w:t>
      </w:r>
      <w:r w:rsidR="00C07EF6">
        <w:t>specially</w:t>
      </w:r>
      <w:r w:rsidR="005061C1">
        <w:t xml:space="preserve"> to reshape the </w:t>
      </w:r>
      <w:r w:rsidR="00BE4B31">
        <w:t xml:space="preserve">data to the correct shape, so we can feed it into the image model. For most </w:t>
      </w:r>
      <w:r w:rsidR="001537D9">
        <w:t xml:space="preserve">image classification model, the input image </w:t>
      </w:r>
      <w:r w:rsidR="008B0C6F">
        <w:t xml:space="preserve">batch is like </w:t>
      </w:r>
      <m:oMath>
        <m:r>
          <w:rPr>
            <w:rFonts w:ascii="Cambria Math" w:hAnsi="Cambria Math"/>
          </w:rPr>
          <m:t>N×H×W×C</m:t>
        </m:r>
      </m:oMath>
      <w:r w:rsidR="00A8579C">
        <w:t xml:space="preserve"> in which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the </w:t>
      </w:r>
      <w:r w:rsidR="00CE1500">
        <w:t xml:space="preserve">video is like </w:t>
      </w:r>
      <m:oMath>
        <m:r>
          <w:rPr>
            <w:rFonts w:ascii="Cambria Math" w:hAnsi="Cambria Math"/>
          </w:rPr>
          <m:t>N×F×H×W×C</m:t>
        </m:r>
      </m:oMath>
      <w:r w:rsidR="00A53A37">
        <w:t xml:space="preserve"> in which </w:t>
      </w:r>
      <m:oMath>
        <m:r>
          <w:rPr>
            <w:rFonts w:ascii="Cambria Math" w:hAnsi="Cambria Math"/>
          </w:rPr>
          <m:t>N</m:t>
        </m:r>
      </m:oMath>
      <w:r w:rsidR="006A0783">
        <w:t xml:space="preserve"> is input video batch</w:t>
      </w:r>
      <w:r w:rsidR="008D1394">
        <w:t xml:space="preserve"> and </w:t>
      </w:r>
      <m:oMath>
        <m:r>
          <w:rPr>
            <w:rFonts w:ascii="Cambria Math" w:hAnsi="Cambria Math"/>
          </w:rPr>
          <m:t>F</m:t>
        </m:r>
      </m:oMath>
      <w:r w:rsidR="008D1394">
        <w:t xml:space="preserve"> is input </w:t>
      </w:r>
      <w:r w:rsidR="00482328">
        <w:t xml:space="preserve">frames per video. </w:t>
      </w:r>
    </w:p>
    <w:p w:rsidR="00EA1937" w:rsidRDefault="00EB16C9" w:rsidP="00551C6F">
      <w:pPr>
        <w:pStyle w:val="Text"/>
      </w:pPr>
      <w:r>
        <w:t xml:space="preserve">First, we reshape the </w:t>
      </w:r>
      <w:r w:rsidR="00A34C1E">
        <w:t xml:space="preserve">video </w:t>
      </w:r>
      <w:r w:rsidR="006F613C">
        <w:t xml:space="preserve">batch </w:t>
      </w:r>
      <w:r w:rsidR="00A34C1E">
        <w:t xml:space="preserve">with shape </w:t>
      </w:r>
      <m:oMath>
        <m:r>
          <w:rPr>
            <w:rFonts w:ascii="Cambria Math" w:hAnsi="Cambria Math"/>
          </w:rPr>
          <m:t>N×F×H×W×C</m:t>
        </m:r>
      </m:oMath>
      <w:r w:rsidR="00D506AD">
        <w:t xml:space="preserve"> to </w:t>
      </w:r>
      <m:oMath>
        <m:r>
          <w:rPr>
            <w:rFonts w:ascii="Cambria Math" w:hAnsi="Cambria Math"/>
          </w:rPr>
          <m:t>(N*F)×H×W×C</m:t>
        </m:r>
      </m:oMath>
      <w:r w:rsidR="004579A5">
        <w:t xml:space="preserve">, therefore, we should be able to pass </w:t>
      </w:r>
      <w:r w:rsidR="00B171DC">
        <w:t>them into our SqueezeNet Model</w:t>
      </w:r>
      <w:r w:rsidR="009A6056">
        <w:t xml:space="preserve">. Now, the original last layer has been remove. Instead, we add a two more fully connected layer first </w:t>
      </w:r>
      <w:r w:rsidR="00AC3F0B">
        <w:t>down sample</w:t>
      </w:r>
      <w:r w:rsidR="009A6056">
        <w:t xml:space="preserve"> from necessary size to </w:t>
      </w:r>
      <w:r w:rsidR="00040EB3">
        <w:t xml:space="preserve">100, and one more to </w:t>
      </w:r>
      <w:r w:rsidR="00AC3F0B">
        <w:t>down sample</w:t>
      </w:r>
      <w:r w:rsidR="00040EB3">
        <w:t xml:space="preserve"> from 1000 to 4 labels for prediction.</w:t>
      </w:r>
      <w:r w:rsidR="00554DB8">
        <w:t xml:space="preserve"> Before entering the last two layers, </w:t>
      </w:r>
      <w:r w:rsidR="005754C7">
        <w:t xml:space="preserve">our data should look like </w:t>
      </w:r>
      <m:oMath>
        <m:r>
          <w:rPr>
            <w:rFonts w:ascii="Cambria Math" w:hAnsi="Cambria Math"/>
          </w:rPr>
          <m:t>(N*F)×H'×W'×C'</m:t>
        </m:r>
      </m:oMath>
      <w:r w:rsidR="000F1B0E">
        <w:t xml:space="preserve">, we apply our late fusion by reshape </w:t>
      </w:r>
      <w:r w:rsidR="00FE23F9">
        <w:t xml:space="preserve">the data to the shape of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5C5D87">
        <w:t xml:space="preserve">. By doing so, all </w:t>
      </w:r>
      <w:r w:rsidR="0005061C">
        <w:t xml:space="preserve">frames information for each video will be concatenated together </w:t>
      </w:r>
      <w:r w:rsidR="00BA30F9">
        <w:t>for the last two layers for prediction.</w:t>
      </w:r>
    </w:p>
    <w:p w:rsidR="00C760D8" w:rsidRDefault="00CB36F2" w:rsidP="00551C6F">
      <w:pPr>
        <w:pStyle w:val="Text"/>
      </w:pPr>
      <w:r>
        <w:t>Second</w:t>
      </w:r>
      <w:r w:rsidR="003804EE">
        <w:t>,</w:t>
      </w:r>
      <w:r>
        <w:t xml:space="preserve"> d</w:t>
      </w:r>
      <w:r w:rsidR="00C4413B">
        <w:t xml:space="preserve">uring the training, we first </w:t>
      </w:r>
      <w:r w:rsidR="0051023F">
        <w:t xml:space="preserve">run </w:t>
      </w:r>
      <w:r w:rsidR="00647232">
        <w:t>10 epochs</w:t>
      </w:r>
      <w:r w:rsidR="007366F0">
        <w:t xml:space="preserve"> by only </w:t>
      </w:r>
      <w:r w:rsidR="00D848E8">
        <w:t>training the last two layers while keep all the previous</w:t>
      </w:r>
      <w:r w:rsidR="009F5AE3">
        <w:t xml:space="preserve"> convolutional layers the same as the original </w:t>
      </w:r>
      <w:r w:rsidR="00880CDB">
        <w:t xml:space="preserve">SqueezeNet. Then, we train another </w:t>
      </w:r>
      <w:r w:rsidR="00B403AF">
        <w:t xml:space="preserve">10 epochs which fine tune the </w:t>
      </w:r>
      <w:r w:rsidR="005314F0">
        <w:t>all layers.</w:t>
      </w:r>
      <w:r w:rsidR="006D5E3A">
        <w:t xml:space="preserve"> The batch size is 6.</w:t>
      </w:r>
      <w:r w:rsidR="001317DA">
        <w:t xml:space="preserve"> We set up random search to run for 100 times and pick the </w:t>
      </w:r>
      <w:r w:rsidR="008C0BB0">
        <w:t>combination of hyperparameters</w:t>
      </w:r>
      <w:r w:rsidR="001317DA">
        <w:t xml:space="preserve"> </w:t>
      </w:r>
      <w:r w:rsidR="00801FB2">
        <w:t xml:space="preserve">which </w:t>
      </w:r>
      <w:r w:rsidR="00152106">
        <w:t xml:space="preserve">have </w:t>
      </w:r>
      <w:r w:rsidR="001317DA">
        <w:t xml:space="preserve">the highest validation accuracy. </w:t>
      </w:r>
      <w:r w:rsidR="008C0BB0">
        <w:t xml:space="preserve">Then, </w:t>
      </w:r>
      <w:r w:rsidR="0003046D">
        <w:t>we will</w:t>
      </w:r>
      <w:r w:rsidR="00CE0159">
        <w:t xml:space="preserve"> fine</w:t>
      </w:r>
      <w:r w:rsidR="00590DBB">
        <w:t xml:space="preserve"> tune the selected combination of hyperparameters and use the test set to check the accuracy.</w:t>
      </w:r>
    </w:p>
    <w:p w:rsidR="00482328" w:rsidRDefault="008964E9" w:rsidP="00313A68">
      <w:pPr>
        <w:pStyle w:val="Text"/>
      </w:pPr>
      <w:r>
        <w:t xml:space="preserve">Third, we first use 1 frames per video to check our model and hope to have an accuracy around 25% which is just random guess. We believe that 1 frames per video do not have </w:t>
      </w:r>
      <w:r w:rsidR="00AB49C3">
        <w:t>sufficient amount of information to summarize the video content. Later on, we try 3 frames per video and 5 frames per video and hope these model</w:t>
      </w:r>
      <w:r w:rsidR="008B4E0E">
        <w:t>s</w:t>
      </w:r>
      <w:r w:rsidR="00AB49C3">
        <w:t xml:space="preserve"> will significant enhance the </w:t>
      </w:r>
      <w:r w:rsidR="00761230">
        <w:t xml:space="preserve">accuracy based on the temporal and </w:t>
      </w:r>
      <w:r w:rsidR="0034647F">
        <w:t>spatial</w:t>
      </w:r>
      <w:r w:rsidR="00761230">
        <w:t xml:space="preserve"> information summarize from one frame to another.</w:t>
      </w:r>
    </w:p>
    <w:p w:rsidR="00482328" w:rsidRPr="00551C6F" w:rsidRDefault="00482328" w:rsidP="00551C6F">
      <w:pPr>
        <w:pStyle w:val="Text"/>
      </w:pPr>
    </w:p>
    <w:p w:rsidR="00A75FDE" w:rsidRPr="00551C6F" w:rsidRDefault="0029351F" w:rsidP="00551C6F">
      <w:pPr>
        <w:pStyle w:val="Text"/>
        <w:ind w:firstLine="202"/>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3D31C8" w:rsidRPr="00551C6F">
        <w:rPr>
          <w:rFonts w:eastAsiaTheme="minorEastAsia"/>
          <w:b/>
          <w:lang w:eastAsia="zh-CN"/>
        </w:rPr>
        <w:t>Preprocessing for C3D</w:t>
      </w:r>
    </w:p>
    <w:p w:rsidR="00F04BDB" w:rsidRPr="002F393D" w:rsidRDefault="00F04BDB" w:rsidP="002F393D">
      <w:pPr>
        <w:pStyle w:val="Text"/>
      </w:pPr>
    </w:p>
    <w:p w:rsidR="00437A79" w:rsidRDefault="00B15752" w:rsidP="0016612E">
      <w:pPr>
        <w:pStyle w:val="Text"/>
        <w:ind w:firstLine="202"/>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E55D91" w:rsidRDefault="00E55D91" w:rsidP="0016612E">
      <w:pPr>
        <w:pStyle w:val="Text"/>
        <w:ind w:firstLine="202"/>
        <w:rPr>
          <w:rFonts w:eastAsiaTheme="minorEastAsia"/>
          <w:lang w:eastAsia="zh-CN"/>
        </w:rPr>
      </w:pPr>
    </w:p>
    <w:p w:rsidR="00723023" w:rsidRPr="00723023" w:rsidRDefault="00F67EEB" w:rsidP="00723023">
      <w:pPr>
        <w:pStyle w:val="Heading1"/>
        <w:numPr>
          <w:ilvl w:val="0"/>
          <w:numId w:val="1"/>
        </w:numPr>
        <w:rPr>
          <w:b/>
        </w:rPr>
      </w:pPr>
      <w:r w:rsidRPr="00CE1595">
        <w:rPr>
          <w:b/>
        </w:rPr>
        <w:t>Experiment</w:t>
      </w:r>
    </w:p>
    <w:p w:rsidR="00723023" w:rsidRPr="00723023" w:rsidRDefault="00723023" w:rsidP="00723023">
      <w:pPr>
        <w:pStyle w:val="Text"/>
        <w:ind w:firstLine="202"/>
        <w:rPr>
          <w:rFonts w:eastAsiaTheme="minorEastAsia"/>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B44AA8">
        <w:rPr>
          <w:rFonts w:eastAsiaTheme="minorEastAsia"/>
          <w:b/>
          <w:lang w:eastAsia="zh-CN"/>
        </w:rPr>
        <w:t>Late Fusion Experiment and Result</w:t>
      </w:r>
    </w:p>
    <w:p w:rsidR="00991153" w:rsidRDefault="007E65D1" w:rsidP="001C4894">
      <w:pPr>
        <w:ind w:firstLine="202"/>
        <w:jc w:val="both"/>
      </w:pPr>
      <w:r>
        <w:t xml:space="preserve">Under the condition that the </w:t>
      </w:r>
      <w:r w:rsidR="00BA55AD">
        <w:t xml:space="preserve">3 different models with 1 frames, 3 frames, and 5 frames </w:t>
      </w:r>
      <w:r w:rsidR="004123A9">
        <w:t xml:space="preserve">has </w:t>
      </w:r>
      <w:r w:rsidR="00184F41">
        <w:t xml:space="preserve">different number of parameters </w:t>
      </w:r>
      <w:r w:rsidR="00700A03">
        <w:t>for the last two layer</w:t>
      </w:r>
      <w:r w:rsidR="001C4894">
        <w:t>s</w:t>
      </w:r>
      <w:r w:rsidR="00700A03">
        <w:t xml:space="preserve"> as well as </w:t>
      </w:r>
      <w:r w:rsidR="008861E3">
        <w:t>b</w:t>
      </w:r>
      <w:r w:rsidR="00377E42">
        <w:t xml:space="preserve">est regularization parameter. Comparing the training loss might be meaningless. Instead, the compared the </w:t>
      </w:r>
      <w:r w:rsidR="006C5707">
        <w:t xml:space="preserve">training accuracy to see whether our </w:t>
      </w:r>
      <w:r w:rsidR="00B749DB">
        <w:t>model has increasing accuracy during each epoch during the training.</w:t>
      </w:r>
      <w:r w:rsidR="00672153">
        <w:t xml:space="preserve"> It is obviously the </w:t>
      </w:r>
      <w:r w:rsidR="006E24BB">
        <w:t>training accuracy is going up which proves our model is correct.</w:t>
      </w:r>
    </w:p>
    <w:p w:rsidR="00207E1D" w:rsidRDefault="006E24BB" w:rsidP="00207E1D">
      <w:pPr>
        <w:ind w:firstLine="202"/>
        <w:jc w:val="both"/>
      </w:pPr>
      <w:r>
        <w:t xml:space="preserve">To recap how we set the training, for the first 10 epochs, we only train on the last two fully connected layers. Then, for the next 10 epochs, we train for all layers. From the figure below, we can see that </w:t>
      </w:r>
      <w:r w:rsidR="006B205A">
        <w:t xml:space="preserve">the training accuracy slightly </w:t>
      </w:r>
      <w:r w:rsidR="006B205A">
        <w:lastRenderedPageBreak/>
        <w:t xml:space="preserve">increase for the first 10 epochs. Then, it increases significantly for the next 10 epochs. Therefore, training for all layers is necessary because the parameter for convolutional layers is trained based on ImageNet dataset. As for our dataset, we need to retrain then to capture necessary features that we need for our dataset. </w:t>
      </w:r>
    </w:p>
    <w:p w:rsidR="00207E1D" w:rsidRDefault="004D10E3" w:rsidP="006425B2">
      <w:pPr>
        <w:keepNext/>
        <w:jc w:val="center"/>
      </w:pPr>
      <w:r>
        <w:rPr>
          <w:noProof/>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Default="00207E1D" w:rsidP="00207E1D">
      <w:pPr>
        <w:pStyle w:val="Caption"/>
        <w:jc w:val="center"/>
      </w:pPr>
      <w:r>
        <w:t xml:space="preserve">Figure </w:t>
      </w:r>
      <w:fldSimple w:instr=" SEQ Figure \* ARABIC ">
        <w:r>
          <w:rPr>
            <w:noProof/>
          </w:rPr>
          <w:t>5</w:t>
        </w:r>
      </w:fldSimple>
      <w:r>
        <w:t xml:space="preserve"> </w:t>
      </w:r>
      <w:r w:rsidRPr="00C06633">
        <w:t>Training Accuracy vs. Epochs</w:t>
      </w:r>
    </w:p>
    <w:p w:rsidR="00983445" w:rsidRDefault="00983445" w:rsidP="00983445">
      <w:pPr>
        <w:keepNext/>
        <w:ind w:firstLine="202"/>
        <w:jc w:val="both"/>
      </w:pPr>
      <w:r>
        <w:t xml:space="preserve">We also want to have a look at our training, </w:t>
      </w:r>
      <w:r w:rsidR="007F0DA5">
        <w:t>validating</w:t>
      </w:r>
      <w:r>
        <w:t>, and testing</w:t>
      </w:r>
      <w:r w:rsidR="00135EA3">
        <w:t xml:space="preserve"> accuracy to see whether our training overfit </w:t>
      </w:r>
      <w:r w:rsidR="007A1A35">
        <w:t>the data.</w:t>
      </w:r>
    </w:p>
    <w:p w:rsidR="002E1382" w:rsidRDefault="002E1382" w:rsidP="002E1382">
      <w:pPr>
        <w:pStyle w:val="Caption"/>
        <w:keepNext/>
        <w:jc w:val="center"/>
      </w:pPr>
      <w:r>
        <w:t xml:space="preserve">Table </w:t>
      </w:r>
      <w:fldSimple w:instr=" SEQ Table \* ARABIC ">
        <w:r w:rsidR="00207E1D">
          <w:rPr>
            <w:noProof/>
          </w:rPr>
          <w:t>2</w:t>
        </w:r>
      </w:fldSimple>
      <w:r>
        <w:t xml:space="preserve"> </w:t>
      </w:r>
      <w:r w:rsidRPr="002809A8">
        <w:t>Train, Validation, Test Accuracy</w:t>
      </w:r>
    </w:p>
    <w:tbl>
      <w:tblPr>
        <w:tblStyle w:val="TableGrid"/>
        <w:tblW w:w="0" w:type="auto"/>
        <w:tblLook w:val="04A0" w:firstRow="1" w:lastRow="0" w:firstColumn="1" w:lastColumn="0" w:noHBand="0" w:noVBand="1"/>
      </w:tblPr>
      <w:tblGrid>
        <w:gridCol w:w="1178"/>
        <w:gridCol w:w="1178"/>
        <w:gridCol w:w="1178"/>
        <w:gridCol w:w="1178"/>
      </w:tblGrid>
      <w:tr w:rsidR="00F625EC" w:rsidTr="00F625EC">
        <w:tc>
          <w:tcPr>
            <w:tcW w:w="1178" w:type="dxa"/>
          </w:tcPr>
          <w:p w:rsidR="00F625EC" w:rsidRDefault="00F625EC" w:rsidP="00F625EC">
            <w:pPr>
              <w:keepNext/>
              <w:jc w:val="center"/>
            </w:pPr>
          </w:p>
        </w:tc>
        <w:tc>
          <w:tcPr>
            <w:tcW w:w="1178" w:type="dxa"/>
          </w:tcPr>
          <w:p w:rsidR="00F625EC" w:rsidRDefault="00F625EC" w:rsidP="00F625EC">
            <w:pPr>
              <w:keepNext/>
              <w:jc w:val="center"/>
            </w:pPr>
            <w:r>
              <w:t>1 Frames</w:t>
            </w:r>
          </w:p>
        </w:tc>
        <w:tc>
          <w:tcPr>
            <w:tcW w:w="1178" w:type="dxa"/>
          </w:tcPr>
          <w:p w:rsidR="00F625EC" w:rsidRDefault="00F625EC" w:rsidP="00F625EC">
            <w:pPr>
              <w:keepNext/>
              <w:jc w:val="center"/>
            </w:pPr>
            <w:r>
              <w:t>3 Frame</w:t>
            </w:r>
          </w:p>
        </w:tc>
        <w:tc>
          <w:tcPr>
            <w:tcW w:w="1178" w:type="dxa"/>
          </w:tcPr>
          <w:p w:rsidR="00F625EC" w:rsidRDefault="00F625EC" w:rsidP="00F625EC">
            <w:pPr>
              <w:keepNext/>
              <w:jc w:val="center"/>
            </w:pPr>
            <w:r>
              <w:t>5 Frames</w:t>
            </w:r>
          </w:p>
        </w:tc>
      </w:tr>
      <w:tr w:rsidR="00F625EC" w:rsidTr="00F625EC">
        <w:tc>
          <w:tcPr>
            <w:tcW w:w="1178" w:type="dxa"/>
          </w:tcPr>
          <w:p w:rsidR="00F625EC" w:rsidRDefault="00F625EC" w:rsidP="00F625EC">
            <w:pPr>
              <w:keepNext/>
              <w:jc w:val="center"/>
            </w:pPr>
            <w:r>
              <w:t>Train</w:t>
            </w:r>
          </w:p>
        </w:tc>
        <w:tc>
          <w:tcPr>
            <w:tcW w:w="1178" w:type="dxa"/>
          </w:tcPr>
          <w:p w:rsidR="00F625EC" w:rsidRDefault="009725BA" w:rsidP="00F625EC">
            <w:pPr>
              <w:keepNext/>
              <w:jc w:val="center"/>
            </w:pPr>
            <w:r>
              <w:t>0.33</w:t>
            </w:r>
          </w:p>
        </w:tc>
        <w:tc>
          <w:tcPr>
            <w:tcW w:w="1178" w:type="dxa"/>
          </w:tcPr>
          <w:p w:rsidR="00F625EC" w:rsidRDefault="00915952" w:rsidP="00F625EC">
            <w:pPr>
              <w:keepNext/>
              <w:jc w:val="center"/>
            </w:pPr>
            <w:r>
              <w:t>0.99</w:t>
            </w:r>
          </w:p>
        </w:tc>
        <w:tc>
          <w:tcPr>
            <w:tcW w:w="1178" w:type="dxa"/>
          </w:tcPr>
          <w:p w:rsidR="00F625EC" w:rsidRDefault="009B3B56" w:rsidP="00F625EC">
            <w:pPr>
              <w:keepNext/>
              <w:jc w:val="center"/>
            </w:pPr>
            <w:r>
              <w:t>0.972</w:t>
            </w:r>
          </w:p>
        </w:tc>
      </w:tr>
      <w:tr w:rsidR="00F625EC" w:rsidTr="00F625EC">
        <w:tc>
          <w:tcPr>
            <w:tcW w:w="1178" w:type="dxa"/>
          </w:tcPr>
          <w:p w:rsidR="00F625EC" w:rsidRDefault="00F625EC" w:rsidP="00F625EC">
            <w:pPr>
              <w:keepNext/>
              <w:jc w:val="center"/>
            </w:pPr>
            <w:r>
              <w:t>Validation</w:t>
            </w:r>
          </w:p>
        </w:tc>
        <w:tc>
          <w:tcPr>
            <w:tcW w:w="1178" w:type="dxa"/>
          </w:tcPr>
          <w:p w:rsidR="00F625EC" w:rsidRDefault="00B01D7D" w:rsidP="00F625EC">
            <w:pPr>
              <w:keepNext/>
              <w:jc w:val="center"/>
            </w:pPr>
            <w:r>
              <w:t>0.28</w:t>
            </w:r>
          </w:p>
        </w:tc>
        <w:tc>
          <w:tcPr>
            <w:tcW w:w="1178" w:type="dxa"/>
          </w:tcPr>
          <w:p w:rsidR="00F625EC" w:rsidRDefault="00480B02" w:rsidP="00F625EC">
            <w:pPr>
              <w:keepNext/>
              <w:jc w:val="center"/>
            </w:pPr>
            <w:r>
              <w:t>0.78</w:t>
            </w:r>
          </w:p>
        </w:tc>
        <w:tc>
          <w:tcPr>
            <w:tcW w:w="1178" w:type="dxa"/>
          </w:tcPr>
          <w:p w:rsidR="00F625EC" w:rsidRDefault="001973BF" w:rsidP="00F625EC">
            <w:pPr>
              <w:keepNext/>
              <w:jc w:val="center"/>
            </w:pPr>
            <w:r>
              <w:t>0.94</w:t>
            </w:r>
          </w:p>
        </w:tc>
      </w:tr>
      <w:tr w:rsidR="00F625EC" w:rsidTr="00F625EC">
        <w:tc>
          <w:tcPr>
            <w:tcW w:w="1178" w:type="dxa"/>
          </w:tcPr>
          <w:p w:rsidR="00F625EC" w:rsidRDefault="00F625EC" w:rsidP="00F625EC">
            <w:pPr>
              <w:keepNext/>
              <w:jc w:val="center"/>
            </w:pPr>
            <w:r>
              <w:t>Test</w:t>
            </w:r>
          </w:p>
        </w:tc>
        <w:tc>
          <w:tcPr>
            <w:tcW w:w="1178" w:type="dxa"/>
          </w:tcPr>
          <w:p w:rsidR="00F625EC" w:rsidRDefault="00B01D7D" w:rsidP="00F625EC">
            <w:pPr>
              <w:keepNext/>
              <w:jc w:val="center"/>
            </w:pPr>
            <w:r>
              <w:t>0.26</w:t>
            </w:r>
          </w:p>
        </w:tc>
        <w:tc>
          <w:tcPr>
            <w:tcW w:w="1178" w:type="dxa"/>
          </w:tcPr>
          <w:p w:rsidR="00F625EC" w:rsidRDefault="00480B02" w:rsidP="00F625EC">
            <w:pPr>
              <w:keepNext/>
              <w:jc w:val="center"/>
            </w:pPr>
            <w:r>
              <w:t>0.92</w:t>
            </w:r>
          </w:p>
        </w:tc>
        <w:tc>
          <w:tcPr>
            <w:tcW w:w="1178" w:type="dxa"/>
          </w:tcPr>
          <w:p w:rsidR="00F625EC" w:rsidRDefault="00297B07" w:rsidP="002E1382">
            <w:pPr>
              <w:keepNext/>
              <w:jc w:val="center"/>
            </w:pPr>
            <w:r>
              <w:t>0.98</w:t>
            </w:r>
          </w:p>
        </w:tc>
      </w:tr>
    </w:tbl>
    <w:p w:rsidR="000D4D72" w:rsidRDefault="00547528" w:rsidP="00983445">
      <w:pPr>
        <w:keepNext/>
        <w:ind w:firstLine="202"/>
        <w:jc w:val="both"/>
      </w:pPr>
      <w:r>
        <w:t xml:space="preserve">Training </w:t>
      </w:r>
      <w:r w:rsidR="004C2ADE">
        <w:t>accuracy is the last accuracy</w:t>
      </w:r>
      <w:r w:rsidR="008D71F1">
        <w:t xml:space="preserve"> for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during </w:t>
      </w:r>
      <w:r w:rsidR="007A5F16">
        <w:t xml:space="preserve">random search for </w:t>
      </w:r>
      <w:r w:rsidR="00F537DA">
        <w:t>hyperparameters. Test accuracy is the corresponding one to the highest validation accuracy.</w:t>
      </w:r>
    </w:p>
    <w:p w:rsidR="00F625EC" w:rsidRDefault="000D4D72" w:rsidP="00983445">
      <w:pPr>
        <w:keepNext/>
        <w:ind w:firstLine="202"/>
        <w:jc w:val="both"/>
      </w:pPr>
      <w:r>
        <w:t xml:space="preserve">As one can see, there is slightly overfit </w:t>
      </w:r>
      <w:r w:rsidR="008475A2">
        <w:t xml:space="preserve">for all three </w:t>
      </w:r>
      <w:r w:rsidR="00D26075">
        <w:t>cases</w:t>
      </w:r>
      <w:r w:rsidR="008475A2">
        <w:t>.</w:t>
      </w:r>
      <w:r w:rsidR="002F6052">
        <w:t xml:space="preserve"> </w:t>
      </w:r>
      <w:r w:rsidR="00C05B17">
        <w:t>However</w:t>
      </w:r>
      <w:r w:rsidR="002F6052">
        <w:t xml:space="preserve">, the more frames we have, </w:t>
      </w:r>
      <w:r w:rsidR="00B33E4A">
        <w:t>the less overfit our model will be and the more accurate our model is.</w:t>
      </w:r>
      <w:r w:rsidR="00F537DA">
        <w:t xml:space="preserve">  </w:t>
      </w:r>
    </w:p>
    <w:p w:rsidR="00547528" w:rsidRDefault="00FF12AD" w:rsidP="00983445">
      <w:pPr>
        <w:keepNext/>
        <w:ind w:firstLine="202"/>
        <w:jc w:val="both"/>
      </w:pPr>
      <w:r>
        <w:t xml:space="preserve">We also plot confusion matrix </w:t>
      </w:r>
      <w:r w:rsidR="000C5621">
        <w:t xml:space="preserve">for 1 frames, 3 frames, and 5 frames to compare </w:t>
      </w:r>
      <w:r w:rsidR="00467F35">
        <w:t xml:space="preserve">which </w:t>
      </w:r>
      <w:r w:rsidR="006C73A4">
        <w:t>label will be more liked to be confused with another.</w:t>
      </w:r>
    </w:p>
    <w:p w:rsidR="002238F5" w:rsidRDefault="006E337A" w:rsidP="000E5052">
      <w:pPr>
        <w:keepNext/>
        <w:ind w:firstLine="202"/>
        <w:jc w:val="both"/>
      </w:pPr>
      <w:r>
        <w:t xml:space="preserve">Obvious, 1 frame does not have enough information for video prediction, it </w:t>
      </w:r>
      <w:r w:rsidR="002D28B4">
        <w:t>predict</w:t>
      </w:r>
      <w:r w:rsidR="002942E7">
        <w:t>s</w:t>
      </w:r>
      <w:r w:rsidR="002D28B4">
        <w:t xml:space="preserve"> all cases to be one label.</w:t>
      </w:r>
      <w:r w:rsidR="002942E7">
        <w:t xml:space="preserve"> 3 frames </w:t>
      </w:r>
      <w:r w:rsidR="00583AE6">
        <w:t>give</w:t>
      </w:r>
      <w:r w:rsidR="00896EA7">
        <w:t xml:space="preserve"> a better result while get </w:t>
      </w:r>
      <w:r w:rsidR="005C030C">
        <w:t xml:space="preserve">confused </w:t>
      </w:r>
      <w:r w:rsidR="009B572A">
        <w:t xml:space="preserve">between </w:t>
      </w:r>
      <w:r w:rsidR="00F81F6F">
        <w:t xml:space="preserve">0 remove and </w:t>
      </w:r>
      <w:r w:rsidR="00A440B1">
        <w:t xml:space="preserve">1 add as well as </w:t>
      </w:r>
      <w:r w:rsidR="00FB4D29">
        <w:t xml:space="preserve">0 add and </w:t>
      </w:r>
      <w:r w:rsidR="000815D1">
        <w:t xml:space="preserve">1 remove. </w:t>
      </w:r>
      <w:r w:rsidR="000171D9">
        <w:t xml:space="preserve">5 frames give the highest accuracy of </w:t>
      </w:r>
      <w:r w:rsidR="00573315">
        <w:t xml:space="preserve">98%. This again proves our initial </w:t>
      </w:r>
      <w:r w:rsidR="00A7242C">
        <w:t xml:space="preserve">assumption is correct that the more frames we use for video classification, the more accurate it will be. However, it usually takes longer time to train due to </w:t>
      </w:r>
      <w:r w:rsidR="0007716E">
        <w:t xml:space="preserve">more parameters. Therefore, we need to optimize based on the </w:t>
      </w:r>
      <w:r w:rsidR="004C67C8">
        <w:t>expected accuracy as well as hardware resource to decide the best frames rate for video classification by using late fusion.</w:t>
      </w:r>
    </w:p>
    <w:p w:rsidR="004D10E3" w:rsidRDefault="00991153" w:rsidP="002238F5">
      <w:pPr>
        <w:pStyle w:val="Caption"/>
        <w:jc w:val="center"/>
      </w:pPr>
      <w:r>
        <w:t xml:space="preserve">Figure </w:t>
      </w:r>
      <w:fldSimple w:instr=" SEQ Figure \* ARABIC ">
        <w:r w:rsidR="00207E1D">
          <w:rPr>
            <w:noProof/>
          </w:rPr>
          <w:t>6</w:t>
        </w:r>
      </w:fldSimple>
      <w:r>
        <w:t xml:space="preserve"> Training Accuracy for Late Fusion</w:t>
      </w:r>
      <w:bookmarkStart w:id="0" w:name="_GoBack"/>
      <w:bookmarkEnd w:id="0"/>
    </w:p>
    <w:p w:rsidR="00467BE8" w:rsidRDefault="00991153" w:rsidP="00467BE8">
      <w:pPr>
        <w:keepNext/>
        <w:jc w:val="center"/>
      </w:pPr>
      <w:r>
        <w:rPr>
          <w:noProof/>
        </w:rPr>
        <w:drawing>
          <wp:inline distT="0" distB="0" distL="0" distR="0">
            <wp:extent cx="2051274" cy="1713816"/>
            <wp:effectExtent l="0" t="0" r="0" b="381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1274" cy="1713816"/>
                    </a:xfrm>
                    <a:prstGeom prst="rect">
                      <a:avLst/>
                    </a:prstGeom>
                    <a:noFill/>
                    <a:ln>
                      <a:noFill/>
                    </a:ln>
                  </pic:spPr>
                </pic:pic>
              </a:graphicData>
            </a:graphic>
          </wp:inline>
        </w:drawing>
      </w:r>
    </w:p>
    <w:p w:rsidR="004D10E3" w:rsidRDefault="00467BE8" w:rsidP="00467BE8">
      <w:pPr>
        <w:pStyle w:val="Caption"/>
        <w:jc w:val="center"/>
      </w:pPr>
      <w:r>
        <w:t xml:space="preserve">Figure </w:t>
      </w:r>
      <w:fldSimple w:instr=" SEQ Figure \* ARABIC ">
        <w:r w:rsidR="00207E1D">
          <w:rPr>
            <w:noProof/>
          </w:rPr>
          <w:t>7</w:t>
        </w:r>
      </w:fldSimple>
      <w:r>
        <w:t xml:space="preserve"> Confusion Matrix for 1 Frame per Video</w:t>
      </w:r>
    </w:p>
    <w:p w:rsidR="00991153" w:rsidRDefault="00991153" w:rsidP="00991153">
      <w:pPr>
        <w:jc w:val="center"/>
      </w:pPr>
    </w:p>
    <w:p w:rsidR="00467BE8" w:rsidRDefault="00991153" w:rsidP="00467BE8">
      <w:pPr>
        <w:keepNext/>
        <w:jc w:val="center"/>
      </w:pPr>
      <w:r>
        <w:rPr>
          <w:noProof/>
        </w:rPr>
        <w:drawing>
          <wp:inline distT="0" distB="0" distL="0" distR="0">
            <wp:extent cx="2086146" cy="1742951"/>
            <wp:effectExtent l="0" t="0" r="0" b="0"/>
            <wp:docPr id="9" name="Picture 9" descr="C:\Users\kongl\AppData\Local\Microsoft\Windows\INetCache\Content.Word\3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3 Frame Confusion Matri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91911" cy="1747767"/>
                    </a:xfrm>
                    <a:prstGeom prst="rect">
                      <a:avLst/>
                    </a:prstGeom>
                    <a:noFill/>
                    <a:ln>
                      <a:noFill/>
                    </a:ln>
                  </pic:spPr>
                </pic:pic>
              </a:graphicData>
            </a:graphic>
          </wp:inline>
        </w:drawing>
      </w:r>
    </w:p>
    <w:p w:rsidR="00991153" w:rsidRDefault="00467BE8" w:rsidP="00467BE8">
      <w:pPr>
        <w:pStyle w:val="Caption"/>
        <w:jc w:val="center"/>
      </w:pPr>
      <w:r>
        <w:t xml:space="preserve">Figure </w:t>
      </w:r>
      <w:fldSimple w:instr=" SEQ Figure \* ARABIC ">
        <w:r w:rsidR="00207E1D">
          <w:rPr>
            <w:noProof/>
          </w:rPr>
          <w:t>8</w:t>
        </w:r>
      </w:fldSimple>
      <w:r>
        <w:t xml:space="preserve"> Confusion Matrix for 3</w:t>
      </w:r>
      <w:r w:rsidRPr="00C22E49">
        <w:t xml:space="preserve"> Frame per Video</w:t>
      </w:r>
    </w:p>
    <w:p w:rsidR="00991153" w:rsidRDefault="00991153" w:rsidP="00991153">
      <w:pPr>
        <w:jc w:val="center"/>
      </w:pPr>
    </w:p>
    <w:p w:rsidR="00467BE8" w:rsidRDefault="00991153" w:rsidP="00467BE8">
      <w:pPr>
        <w:keepNext/>
        <w:jc w:val="center"/>
      </w:pPr>
      <w:r>
        <w:rPr>
          <w:noProof/>
        </w:rPr>
        <w:drawing>
          <wp:inline distT="0" distB="0" distL="0" distR="0">
            <wp:extent cx="2086146" cy="1742951"/>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89698" cy="1745919"/>
                    </a:xfrm>
                    <a:prstGeom prst="rect">
                      <a:avLst/>
                    </a:prstGeom>
                    <a:noFill/>
                    <a:ln>
                      <a:noFill/>
                    </a:ln>
                  </pic:spPr>
                </pic:pic>
              </a:graphicData>
            </a:graphic>
          </wp:inline>
        </w:drawing>
      </w:r>
    </w:p>
    <w:p w:rsidR="00991153" w:rsidRDefault="00467BE8" w:rsidP="00467BE8">
      <w:pPr>
        <w:pStyle w:val="Caption"/>
        <w:jc w:val="center"/>
      </w:pPr>
      <w:r>
        <w:t xml:space="preserve">Figure </w:t>
      </w:r>
      <w:fldSimple w:instr=" SEQ Figure \* ARABIC ">
        <w:r w:rsidR="00207E1D">
          <w:rPr>
            <w:noProof/>
          </w:rPr>
          <w:t>9</w:t>
        </w:r>
      </w:fldSimple>
      <w:r>
        <w:t xml:space="preserve"> Confusion Matrix for 5</w:t>
      </w:r>
      <w:r w:rsidRPr="004F3FC1">
        <w:t xml:space="preserve"> Frame per Video</w:t>
      </w:r>
    </w:p>
    <w:p w:rsidR="009A0F94" w:rsidRDefault="009A0F94" w:rsidP="005A3C73">
      <w:pPr>
        <w:ind w:firstLine="202"/>
        <w:jc w:val="both"/>
      </w:pPr>
    </w:p>
    <w:p w:rsidR="009A0F94" w:rsidRDefault="009A0F94" w:rsidP="005A3C73">
      <w:pPr>
        <w:ind w:firstLine="202"/>
        <w:jc w:val="both"/>
      </w:pPr>
    </w:p>
    <w:p w:rsidR="009A0F94" w:rsidRDefault="009A0F94" w:rsidP="005A3C73">
      <w:pPr>
        <w:ind w:firstLine="202"/>
        <w:jc w:val="both"/>
      </w:pPr>
    </w:p>
    <w:p w:rsidR="00B44AA8" w:rsidRPr="00723023" w:rsidRDefault="00B44AA8" w:rsidP="00B44AA8">
      <w:pPr>
        <w:pStyle w:val="Text"/>
        <w:ind w:firstLine="202"/>
        <w:rPr>
          <w:rFonts w:eastAsiaTheme="minorEastAsia"/>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Pr>
          <w:rFonts w:eastAsiaTheme="minorEastAsia"/>
          <w:b/>
          <w:lang w:eastAsia="zh-CN"/>
        </w:rPr>
        <w:t xml:space="preserve"> Experiment and Result</w:t>
      </w:r>
    </w:p>
    <w:p w:rsidR="00B44AA8" w:rsidRDefault="00B44AA8" w:rsidP="00467BBF">
      <w:pPr>
        <w:ind w:firstLine="202"/>
        <w:jc w:val="both"/>
      </w:pPr>
    </w:p>
    <w:p w:rsidR="00E552B8" w:rsidRPr="00574B32" w:rsidRDefault="00972AA8" w:rsidP="00574B32">
      <w:pPr>
        <w:pStyle w:val="Heading1"/>
        <w:numPr>
          <w:ilvl w:val="0"/>
          <w:numId w:val="1"/>
        </w:numPr>
        <w:rPr>
          <w:b/>
        </w:rPr>
      </w:pPr>
      <w:r w:rsidRPr="00CE1595">
        <w:rPr>
          <w:b/>
        </w:rPr>
        <w:t>Conclusion</w:t>
      </w:r>
    </w:p>
    <w:p w:rsidR="00574B32" w:rsidRDefault="00574B32" w:rsidP="00574B32">
      <w:pPr>
        <w:pStyle w:val="Text"/>
      </w:pPr>
      <w:r>
        <w:t xml:space="preserve">We also plan to implement two-stream networks with pretrained models. We will form two stream convolutional networks for spatial stream from single frame and temporal stream from multi frame optical flow. Eventually, two frame results will be either concatenated together through fully connected layer and apply stochastic gradient decent to minimize the </w:t>
      </w:r>
      <w:proofErr w:type="spellStart"/>
      <w:r>
        <w:t>Softmax</w:t>
      </w:r>
      <w:proofErr w:type="spellEnd"/>
      <w:r>
        <w:t xml:space="preserve"> loss.</w:t>
      </w:r>
    </w:p>
    <w:p w:rsidR="00574B32" w:rsidRDefault="00574B32" w:rsidP="00574B32">
      <w:pPr>
        <w:pStyle w:val="Text"/>
      </w:pPr>
      <w:r>
        <w:lastRenderedPageBreak/>
        <w:t>If time permits, we also wish to implement long-term recurrent convolutional networks. Each RNN layer will use an LSTM structure to prevent gradient vanishing. Hidden layer parameters will be from pre-trained model and only the fully connected layer parameters will be tuned on our dataset.</w:t>
      </w:r>
    </w:p>
    <w:p w:rsidR="00B27BBC" w:rsidRPr="00D37390" w:rsidRDefault="00B27BBC" w:rsidP="00B27BBC">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B27BBC" w:rsidRDefault="00B27BBC" w:rsidP="00574B32">
      <w:pPr>
        <w:pStyle w:val="Text"/>
      </w:pPr>
    </w:p>
    <w:p w:rsidR="00574B32" w:rsidRDefault="00574B32" w:rsidP="00972AA8">
      <w:pPr>
        <w:ind w:firstLine="202"/>
        <w:jc w:val="both"/>
      </w:pPr>
    </w:p>
    <w:p w:rsidR="00574B32" w:rsidRDefault="00574B32" w:rsidP="00972AA8">
      <w:pPr>
        <w:ind w:firstLine="202"/>
        <w:jc w:val="both"/>
      </w:pPr>
    </w:p>
    <w:p w:rsidR="00E552B8" w:rsidRPr="003B4B9A" w:rsidRDefault="00E552B8" w:rsidP="00972AA8">
      <w:pPr>
        <w:ind w:firstLine="202"/>
        <w:jc w:val="both"/>
      </w:pPr>
    </w:p>
    <w:p w:rsidR="0082117E" w:rsidRDefault="00E552B8" w:rsidP="00CE1595">
      <w:pPr>
        <w:suppressAutoHyphens w:val="0"/>
        <w:autoSpaceDE/>
        <w:spacing w:after="160" w:line="259" w:lineRule="auto"/>
      </w:pPr>
      <w:r>
        <w:br w:type="page"/>
      </w:r>
    </w:p>
    <w:p w:rsidR="006D4E77" w:rsidRDefault="006D4E77" w:rsidP="00A73D49">
      <w:pPr>
        <w:jc w:val="both"/>
      </w:pPr>
      <w:r>
        <w:lastRenderedPageBreak/>
        <w:t>References</w:t>
      </w:r>
    </w:p>
    <w:p w:rsidR="00346AFB" w:rsidRPr="00346AFB" w:rsidRDefault="006D4E77" w:rsidP="00346AFB">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346AFB" w:rsidRPr="00346AFB">
        <w:rPr>
          <w:noProof/>
          <w:sz w:val="18"/>
          <w:szCs w:val="24"/>
        </w:rPr>
        <w:t>[1]</w:t>
      </w:r>
      <w:r w:rsidR="00346AFB" w:rsidRPr="00346AFB">
        <w:rPr>
          <w:noProof/>
          <w:sz w:val="18"/>
          <w:szCs w:val="24"/>
        </w:rPr>
        <w:tab/>
        <w:t xml:space="preserve">Y. LeCun, L. Bottou, Y. Bengio, and P. Haffner, “Gradient-based learning applied to document recognition,” </w:t>
      </w:r>
      <w:r w:rsidR="00346AFB" w:rsidRPr="00346AFB">
        <w:rPr>
          <w:i/>
          <w:iCs/>
          <w:noProof/>
          <w:sz w:val="18"/>
          <w:szCs w:val="24"/>
        </w:rPr>
        <w:t>Proc. IEEE</w:t>
      </w:r>
      <w:r w:rsidR="00346AFB" w:rsidRPr="00346AFB">
        <w:rPr>
          <w:noProof/>
          <w:sz w:val="18"/>
          <w:szCs w:val="24"/>
        </w:rPr>
        <w:t>, vol. 86, no. 11, pp. 2278–2323, 1998.</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2]</w:t>
      </w:r>
      <w:r w:rsidRPr="00346AFB">
        <w:rPr>
          <w:noProof/>
          <w:sz w:val="18"/>
          <w:szCs w:val="24"/>
        </w:rPr>
        <w:tab/>
        <w:t xml:space="preserve">A. Krizhevsky, I. Sutskever, and H. Geoffrey E., “ImageNet Classification with Deep Convolutional Neural Networks,” </w:t>
      </w:r>
      <w:r w:rsidRPr="00346AFB">
        <w:rPr>
          <w:i/>
          <w:iCs/>
          <w:noProof/>
          <w:sz w:val="18"/>
          <w:szCs w:val="24"/>
        </w:rPr>
        <w:t>Adv. Neural Inf. Process. Syst. 25</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3]</w:t>
      </w:r>
      <w:r w:rsidRPr="00346AFB">
        <w:rPr>
          <w:noProof/>
          <w:sz w:val="18"/>
          <w:szCs w:val="24"/>
        </w:rPr>
        <w:tab/>
        <w:t xml:space="preserve">C. Farabet, C. Couprie, L. Najman, and Y. Lecun, “Learning hierarchical features for scene labeling,” </w:t>
      </w:r>
      <w:r w:rsidRPr="00346AFB">
        <w:rPr>
          <w:i/>
          <w:iCs/>
          <w:noProof/>
          <w:sz w:val="18"/>
          <w:szCs w:val="24"/>
        </w:rPr>
        <w:t>IEEE Trans. Pattern Anal. Mach. Intell.</w:t>
      </w:r>
      <w:r w:rsidRPr="00346AFB">
        <w:rPr>
          <w:noProof/>
          <w:sz w:val="18"/>
          <w:szCs w:val="24"/>
        </w:rPr>
        <w:t>, vol. 35, no. 8, pp. 1915–1929, 201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4]</w:t>
      </w:r>
      <w:r w:rsidRPr="00346AFB">
        <w:rPr>
          <w:noProof/>
          <w:sz w:val="18"/>
          <w:szCs w:val="24"/>
        </w:rPr>
        <w:tab/>
        <w:t xml:space="preserve">D. Ciresan, A. Giusti, L. Gambardella, and J. Schmidhuber, “Deep Neural Networks Segment Neuronal Membranes in Electron Microscopy Images,” </w:t>
      </w:r>
      <w:r w:rsidRPr="00346AFB">
        <w:rPr>
          <w:i/>
          <w:iCs/>
          <w:noProof/>
          <w:sz w:val="18"/>
          <w:szCs w:val="24"/>
        </w:rPr>
        <w:t>Nips</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5]</w:t>
      </w:r>
      <w:r w:rsidRPr="00346AFB">
        <w:rPr>
          <w:noProof/>
          <w:sz w:val="18"/>
          <w:szCs w:val="24"/>
        </w:rPr>
        <w:tab/>
        <w:t xml:space="preserve">P. Sermanet, D. Eigen, X. Zhang, M. Mathieu, R. Fergus, and Y. LeCun, “OverFeat: Integrated Recognition, Localization and Detection using Convolutional Networks,” </w:t>
      </w:r>
      <w:r w:rsidRPr="00346AFB">
        <w:rPr>
          <w:i/>
          <w:iCs/>
          <w:noProof/>
          <w:sz w:val="18"/>
          <w:szCs w:val="24"/>
        </w:rPr>
        <w:t>arXiv Prepr. arXiv</w:t>
      </w:r>
      <w:r w:rsidRPr="00346AFB">
        <w:rPr>
          <w:noProof/>
          <w:sz w:val="18"/>
          <w:szCs w:val="24"/>
        </w:rPr>
        <w:t>, p. 1312.6229, 201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6]</w:t>
      </w:r>
      <w:r w:rsidRPr="00346AFB">
        <w:rPr>
          <w:noProof/>
          <w:sz w:val="18"/>
          <w:szCs w:val="24"/>
        </w:rPr>
        <w:tab/>
        <w:t xml:space="preserve">R. Girshick, J. Donahue, T. Darrell, and J. Malik, “Rich feature hierarchies for accurate object detection and semantic segmentation,” in </w:t>
      </w:r>
      <w:r w:rsidRPr="00346AFB">
        <w:rPr>
          <w:i/>
          <w:iCs/>
          <w:noProof/>
          <w:sz w:val="18"/>
          <w:szCs w:val="24"/>
        </w:rPr>
        <w:t>Proceedings of the IEEE Computer Society Conference on Computer Vision and Pattern Recognition</w:t>
      </w:r>
      <w:r w:rsidRPr="00346AFB">
        <w:rPr>
          <w:noProof/>
          <w:sz w:val="18"/>
          <w:szCs w:val="24"/>
        </w:rPr>
        <w:t>, 2014, pp. 580–587.</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7]</w:t>
      </w:r>
      <w:r w:rsidRPr="00346AFB">
        <w:rPr>
          <w:noProof/>
          <w:sz w:val="18"/>
          <w:szCs w:val="24"/>
        </w:rPr>
        <w:tab/>
        <w:t xml:space="preserve">A. S. Razavian, H. Azizpour, J. Sullivan, and S. Carlsson, “CNN features off-the-shelf: An astounding baseline for recognition,” in </w:t>
      </w:r>
      <w:r w:rsidRPr="00346AFB">
        <w:rPr>
          <w:i/>
          <w:iCs/>
          <w:noProof/>
          <w:sz w:val="18"/>
          <w:szCs w:val="24"/>
        </w:rPr>
        <w:t>IEEE Computer Society Conference on Computer Vision and Pattern Recognition Workshops</w:t>
      </w:r>
      <w:r w:rsidRPr="00346AFB">
        <w:rPr>
          <w:noProof/>
          <w:sz w:val="18"/>
          <w:szCs w:val="24"/>
        </w:rPr>
        <w:t>, 2014, pp. 512–519.</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8]</w:t>
      </w:r>
      <w:r w:rsidRPr="00346AFB">
        <w:rPr>
          <w:noProof/>
          <w:sz w:val="18"/>
          <w:szCs w:val="24"/>
        </w:rPr>
        <w:tab/>
        <w:t xml:space="preserve">M. D. Zeiler and R. Fergus, “Visualizing and Understanding Convolutional Networks arXiv:1311.2901v3 [cs.CV] 28 Nov 2013,” </w:t>
      </w:r>
      <w:r w:rsidRPr="00346AFB">
        <w:rPr>
          <w:i/>
          <w:iCs/>
          <w:noProof/>
          <w:sz w:val="18"/>
          <w:szCs w:val="24"/>
        </w:rPr>
        <w:t>Comput. Vision–ECCV 2014</w:t>
      </w:r>
      <w:r w:rsidRPr="00346AFB">
        <w:rPr>
          <w:noProof/>
          <w:sz w:val="18"/>
          <w:szCs w:val="24"/>
        </w:rPr>
        <w:t>, vol. 8689, pp. 818–833, 2014.</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9]</w:t>
      </w:r>
      <w:r w:rsidRPr="00346AFB">
        <w:rPr>
          <w:noProof/>
          <w:sz w:val="18"/>
          <w:szCs w:val="24"/>
        </w:rPr>
        <w:tab/>
        <w:t xml:space="preserve">A. Krizhevsky, I. Sutskever, and G. E. Hinton, “ImageNet Classification with Deep Convolutional Neural Networks,” </w:t>
      </w:r>
      <w:r w:rsidRPr="00346AFB">
        <w:rPr>
          <w:i/>
          <w:iCs/>
          <w:noProof/>
          <w:sz w:val="18"/>
          <w:szCs w:val="24"/>
        </w:rPr>
        <w:t>Adv. Neural Inf. Process. Syst.</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0]</w:t>
      </w:r>
      <w:r w:rsidRPr="00346AFB">
        <w:rPr>
          <w:noProof/>
          <w:sz w:val="18"/>
          <w:szCs w:val="24"/>
        </w:rPr>
        <w:tab/>
        <w:t xml:space="preserve">M. D. Zeiler and R. Fergus, “Visualizing and understanding convolutional networks,” in </w:t>
      </w:r>
      <w:r w:rsidRPr="00346AFB">
        <w:rPr>
          <w:i/>
          <w:iCs/>
          <w:noProof/>
          <w:sz w:val="18"/>
          <w:szCs w:val="24"/>
        </w:rPr>
        <w:t>Lecture Notes in Computer Science (including subseries Lecture Notes in Artificial Intelligence and Lecture Notes in Bioinformatics)</w:t>
      </w:r>
      <w:r w:rsidRPr="00346AFB">
        <w:rPr>
          <w:noProof/>
          <w:sz w:val="18"/>
          <w:szCs w:val="24"/>
        </w:rPr>
        <w:t>, 2014, vol. 8689 LNCS, no. PART 1, pp. 818–83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1]</w:t>
      </w:r>
      <w:r w:rsidRPr="00346AFB">
        <w:rPr>
          <w:noProof/>
          <w:sz w:val="18"/>
          <w:szCs w:val="24"/>
        </w:rPr>
        <w:tab/>
        <w:t xml:space="preserve">C. Szegedy </w:t>
      </w:r>
      <w:r w:rsidRPr="00346AFB">
        <w:rPr>
          <w:i/>
          <w:iCs/>
          <w:noProof/>
          <w:sz w:val="18"/>
          <w:szCs w:val="24"/>
        </w:rPr>
        <w:t>et al.</w:t>
      </w:r>
      <w:r w:rsidRPr="00346AFB">
        <w:rPr>
          <w:noProof/>
          <w:sz w:val="18"/>
          <w:szCs w:val="24"/>
        </w:rPr>
        <w:t xml:space="preserve">, “Going deeper with convolutions,” in </w:t>
      </w:r>
      <w:r w:rsidRPr="00346AFB">
        <w:rPr>
          <w:i/>
          <w:iCs/>
          <w:noProof/>
          <w:sz w:val="18"/>
          <w:szCs w:val="24"/>
        </w:rPr>
        <w:t>Proceedings of the IEEE Computer Society Conference on Computer Vision and Pattern Recognition</w:t>
      </w:r>
      <w:r w:rsidRPr="00346AFB">
        <w:rPr>
          <w:noProof/>
          <w:sz w:val="18"/>
          <w:szCs w:val="24"/>
        </w:rPr>
        <w:t>, 2015, vol. 07–12–June, pp. 1–9.</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2]</w:t>
      </w:r>
      <w:r w:rsidRPr="00346AFB">
        <w:rPr>
          <w:noProof/>
          <w:sz w:val="18"/>
          <w:szCs w:val="24"/>
        </w:rPr>
        <w:tab/>
        <w:t xml:space="preserve">K. He, X. Zhang, S. Ren, and J. Sun, “Deep Residual Learning for Image Recognition,” in </w:t>
      </w:r>
      <w:r w:rsidRPr="00346AFB">
        <w:rPr>
          <w:i/>
          <w:iCs/>
          <w:noProof/>
          <w:sz w:val="18"/>
          <w:szCs w:val="24"/>
        </w:rPr>
        <w:t>2016 IEEE Conference on Computer Vision and Pattern Recognition (CVPR)</w:t>
      </w:r>
      <w:r w:rsidRPr="00346AFB">
        <w:rPr>
          <w:noProof/>
          <w:sz w:val="18"/>
          <w:szCs w:val="24"/>
        </w:rPr>
        <w:t>, 2016, pp. 770–778.</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3]</w:t>
      </w:r>
      <w:r w:rsidRPr="00346AFB">
        <w:rPr>
          <w:noProof/>
          <w:sz w:val="18"/>
          <w:szCs w:val="24"/>
        </w:rPr>
        <w:tab/>
        <w:t xml:space="preserve">K. Simonyan and A. Zisserman, “Very Deep Convolutional Networks for Large-Scale Image Recognition,” </w:t>
      </w:r>
      <w:r w:rsidRPr="00346AFB">
        <w:rPr>
          <w:i/>
          <w:iCs/>
          <w:noProof/>
          <w:sz w:val="18"/>
          <w:szCs w:val="24"/>
        </w:rPr>
        <w:t>Int. Conf. Learn. Represent.</w:t>
      </w:r>
      <w:r w:rsidRPr="00346AFB">
        <w:rPr>
          <w:noProof/>
          <w:sz w:val="18"/>
          <w:szCs w:val="24"/>
        </w:rPr>
        <w:t>, pp. 1–14, 2015.</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4]</w:t>
      </w:r>
      <w:r w:rsidRPr="00346AFB">
        <w:rPr>
          <w:noProof/>
          <w:sz w:val="18"/>
          <w:szCs w:val="24"/>
        </w:rPr>
        <w:tab/>
        <w:t xml:space="preserve">F. N. Iandola, S. Han, M. W. Moskewicz, K. Ashraf, W. J. Dally, and K. Keutzer, “SqueezeNet: AlexNet-level accuracy with 50x fewer parameters and &lt;0.5MB model </w:t>
      </w:r>
      <w:r w:rsidRPr="00346AFB">
        <w:rPr>
          <w:noProof/>
          <w:sz w:val="18"/>
          <w:szCs w:val="24"/>
        </w:rPr>
        <w:t>size,” pp. 1–13, 2016.</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5]</w:t>
      </w:r>
      <w:r w:rsidRPr="00346AFB">
        <w:rPr>
          <w:noProof/>
          <w:sz w:val="18"/>
          <w:szCs w:val="24"/>
        </w:rPr>
        <w:tab/>
        <w:t xml:space="preserve">A. Karpathy, G. Toderici, S. Shetty, T. Leung, R. Sukthankar, and F. F. Li, “Large-scale video classification with convolutional neural networks,” in </w:t>
      </w:r>
      <w:r w:rsidRPr="00346AFB">
        <w:rPr>
          <w:i/>
          <w:iCs/>
          <w:noProof/>
          <w:sz w:val="18"/>
          <w:szCs w:val="24"/>
        </w:rPr>
        <w:t>Proceedings of the IEEE Computer Society Conference on Computer Vision and Pattern Recognition</w:t>
      </w:r>
      <w:r w:rsidRPr="00346AFB">
        <w:rPr>
          <w:noProof/>
          <w:sz w:val="18"/>
          <w:szCs w:val="24"/>
        </w:rPr>
        <w:t>, 2014, pp. 1725–173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6]</w:t>
      </w:r>
      <w:r w:rsidRPr="00346AFB">
        <w:rPr>
          <w:noProof/>
          <w:sz w:val="18"/>
          <w:szCs w:val="24"/>
        </w:rPr>
        <w:tab/>
        <w:t xml:space="preserve">D. Tran, L. Bourdev, R. Fergus, L. Torresani, and M. Paluri, “Learning spatiotemporal features with 3D convolutional networks,” in </w:t>
      </w:r>
      <w:r w:rsidRPr="00346AFB">
        <w:rPr>
          <w:i/>
          <w:iCs/>
          <w:noProof/>
          <w:sz w:val="18"/>
          <w:szCs w:val="24"/>
        </w:rPr>
        <w:t>Proceedings of the IEEE International Conference on Computer Vision</w:t>
      </w:r>
      <w:r w:rsidRPr="00346AFB">
        <w:rPr>
          <w:noProof/>
          <w:sz w:val="18"/>
          <w:szCs w:val="24"/>
        </w:rPr>
        <w:t>, 2016, vol. 11–18–Dece, pp. 4489–4497.</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7]</w:t>
      </w:r>
      <w:r w:rsidRPr="00346AFB">
        <w:rPr>
          <w:noProof/>
          <w:sz w:val="18"/>
          <w:szCs w:val="24"/>
        </w:rPr>
        <w:tab/>
        <w:t xml:space="preserve">K. Simonyan and A. Zisserman, “Two-Stream Convolutional Networks for Action Recognition in Videos,” </w:t>
      </w:r>
      <w:r w:rsidRPr="00346AFB">
        <w:rPr>
          <w:i/>
          <w:iCs/>
          <w:noProof/>
          <w:sz w:val="18"/>
          <w:szCs w:val="24"/>
        </w:rPr>
        <w:t>arXiv Prepr. arXiv1406.2199</w:t>
      </w:r>
      <w:r w:rsidRPr="00346AFB">
        <w:rPr>
          <w:noProof/>
          <w:sz w:val="18"/>
          <w:szCs w:val="24"/>
        </w:rPr>
        <w:t>, pp. 1–11, 2014.</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8]</w:t>
      </w:r>
      <w:r w:rsidRPr="00346AFB">
        <w:rPr>
          <w:noProof/>
          <w:sz w:val="18"/>
          <w:szCs w:val="24"/>
        </w:rPr>
        <w:tab/>
        <w:t xml:space="preserve">A. Karpathy and F. F. Li, “Deep visual-semantic alignments for generating image descriptions,” in </w:t>
      </w:r>
      <w:r w:rsidRPr="00346AFB">
        <w:rPr>
          <w:i/>
          <w:iCs/>
          <w:noProof/>
          <w:sz w:val="18"/>
          <w:szCs w:val="24"/>
        </w:rPr>
        <w:t>Proceedings of the IEEE Computer Society Conference on Computer Vision and Pattern Recognition</w:t>
      </w:r>
      <w:r w:rsidRPr="00346AFB">
        <w:rPr>
          <w:noProof/>
          <w:sz w:val="18"/>
          <w:szCs w:val="24"/>
        </w:rPr>
        <w:t>, 2015, vol. 07–12–June, pp. 3128–3137.</w:t>
      </w:r>
    </w:p>
    <w:p w:rsidR="00346AFB" w:rsidRPr="00346AFB" w:rsidRDefault="00346AFB" w:rsidP="00346AFB">
      <w:pPr>
        <w:widowControl w:val="0"/>
        <w:autoSpaceDN w:val="0"/>
        <w:adjustRightInd w:val="0"/>
        <w:ind w:left="640" w:hanging="640"/>
        <w:rPr>
          <w:noProof/>
          <w:sz w:val="18"/>
        </w:rPr>
      </w:pPr>
      <w:r w:rsidRPr="00346AFB">
        <w:rPr>
          <w:noProof/>
          <w:sz w:val="18"/>
          <w:szCs w:val="24"/>
        </w:rPr>
        <w:t>[19]</w:t>
      </w:r>
      <w:r w:rsidRPr="00346AFB">
        <w:rPr>
          <w:noProof/>
          <w:sz w:val="18"/>
          <w:szCs w:val="24"/>
        </w:rPr>
        <w:tab/>
        <w:t xml:space="preserve">J. Donahue </w:t>
      </w:r>
      <w:r w:rsidRPr="00346AFB">
        <w:rPr>
          <w:i/>
          <w:iCs/>
          <w:noProof/>
          <w:sz w:val="18"/>
          <w:szCs w:val="24"/>
        </w:rPr>
        <w:t>et al.</w:t>
      </w:r>
      <w:r w:rsidRPr="00346AFB">
        <w:rPr>
          <w:noProof/>
          <w:sz w:val="18"/>
          <w:szCs w:val="24"/>
        </w:rPr>
        <w:t xml:space="preserve">, “Long-term recurrent convolutional networks for visual recognition and description,” in </w:t>
      </w:r>
      <w:r w:rsidRPr="00346AFB">
        <w:rPr>
          <w:i/>
          <w:iCs/>
          <w:noProof/>
          <w:sz w:val="18"/>
          <w:szCs w:val="24"/>
        </w:rPr>
        <w:t>Proceedings of the IEEE Computer Society Conference on Computer Vision and Pattern Recognition</w:t>
      </w:r>
      <w:r w:rsidRPr="00346AFB">
        <w:rPr>
          <w:noProof/>
          <w:sz w:val="18"/>
          <w:szCs w:val="24"/>
        </w:rPr>
        <w:t>, 2015, vol. 07–12–June, pp. 2625–2634.</w:t>
      </w:r>
    </w:p>
    <w:p w:rsidR="00C80FEB" w:rsidRDefault="006D4E77" w:rsidP="00A73D49">
      <w:pPr>
        <w:pStyle w:val="References"/>
        <w:numPr>
          <w:ilvl w:val="0"/>
          <w:numId w:val="0"/>
        </w:numPr>
      </w:pPr>
      <w:r>
        <w:fldChar w:fldCharType="end"/>
      </w:r>
    </w:p>
    <w:sectPr w:rsidR="00C80FEB">
      <w:headerReference w:type="default" r:id="rId18"/>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0FD1" w:rsidRDefault="00F10FD1">
      <w:r>
        <w:separator/>
      </w:r>
    </w:p>
  </w:endnote>
  <w:endnote w:type="continuationSeparator" w:id="0">
    <w:p w:rsidR="00F10FD1" w:rsidRDefault="00F10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0FD1" w:rsidRDefault="00F10FD1">
      <w:r>
        <w:separator/>
      </w:r>
    </w:p>
  </w:footnote>
  <w:footnote w:type="continuationSeparator" w:id="0">
    <w:p w:rsidR="00F10FD1" w:rsidRDefault="00F10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14FC5"/>
    <w:rsid w:val="00017008"/>
    <w:rsid w:val="000171D9"/>
    <w:rsid w:val="00017562"/>
    <w:rsid w:val="000236E5"/>
    <w:rsid w:val="0003046D"/>
    <w:rsid w:val="000373D8"/>
    <w:rsid w:val="00040EB3"/>
    <w:rsid w:val="00042360"/>
    <w:rsid w:val="0004472F"/>
    <w:rsid w:val="00045EB3"/>
    <w:rsid w:val="0005061C"/>
    <w:rsid w:val="00050731"/>
    <w:rsid w:val="00052EF8"/>
    <w:rsid w:val="000530A5"/>
    <w:rsid w:val="000653D1"/>
    <w:rsid w:val="00071749"/>
    <w:rsid w:val="00073D9A"/>
    <w:rsid w:val="0007649A"/>
    <w:rsid w:val="0007716E"/>
    <w:rsid w:val="00077BA5"/>
    <w:rsid w:val="000815D1"/>
    <w:rsid w:val="00085169"/>
    <w:rsid w:val="00092E5D"/>
    <w:rsid w:val="000A00C4"/>
    <w:rsid w:val="000B283C"/>
    <w:rsid w:val="000B511E"/>
    <w:rsid w:val="000B7E62"/>
    <w:rsid w:val="000C0D65"/>
    <w:rsid w:val="000C5621"/>
    <w:rsid w:val="000C6CE4"/>
    <w:rsid w:val="000D4128"/>
    <w:rsid w:val="000D4D72"/>
    <w:rsid w:val="000E1D2B"/>
    <w:rsid w:val="000E5052"/>
    <w:rsid w:val="000E654C"/>
    <w:rsid w:val="000E6842"/>
    <w:rsid w:val="000F04CC"/>
    <w:rsid w:val="000F1B0E"/>
    <w:rsid w:val="000F32F5"/>
    <w:rsid w:val="000F6FD4"/>
    <w:rsid w:val="00107AD9"/>
    <w:rsid w:val="001166F4"/>
    <w:rsid w:val="00116A7B"/>
    <w:rsid w:val="0012142F"/>
    <w:rsid w:val="001237A9"/>
    <w:rsid w:val="00123971"/>
    <w:rsid w:val="001317DA"/>
    <w:rsid w:val="0013438D"/>
    <w:rsid w:val="00135EA3"/>
    <w:rsid w:val="00141847"/>
    <w:rsid w:val="00150814"/>
    <w:rsid w:val="00152106"/>
    <w:rsid w:val="001537D9"/>
    <w:rsid w:val="001569FF"/>
    <w:rsid w:val="00163686"/>
    <w:rsid w:val="001643FA"/>
    <w:rsid w:val="00164C8C"/>
    <w:rsid w:val="0016612E"/>
    <w:rsid w:val="0017342C"/>
    <w:rsid w:val="0017641D"/>
    <w:rsid w:val="001801C7"/>
    <w:rsid w:val="001818B5"/>
    <w:rsid w:val="00184F41"/>
    <w:rsid w:val="00193EC3"/>
    <w:rsid w:val="001973BF"/>
    <w:rsid w:val="001A4837"/>
    <w:rsid w:val="001A5185"/>
    <w:rsid w:val="001B0257"/>
    <w:rsid w:val="001B6674"/>
    <w:rsid w:val="001C0DCC"/>
    <w:rsid w:val="001C128B"/>
    <w:rsid w:val="001C1CD3"/>
    <w:rsid w:val="001C4894"/>
    <w:rsid w:val="001D3EFB"/>
    <w:rsid w:val="001D565D"/>
    <w:rsid w:val="001E384B"/>
    <w:rsid w:val="001E4902"/>
    <w:rsid w:val="002035FD"/>
    <w:rsid w:val="00204838"/>
    <w:rsid w:val="00204E3C"/>
    <w:rsid w:val="00207E1D"/>
    <w:rsid w:val="00215489"/>
    <w:rsid w:val="0021741D"/>
    <w:rsid w:val="002238F5"/>
    <w:rsid w:val="00230750"/>
    <w:rsid w:val="002358FC"/>
    <w:rsid w:val="0023719E"/>
    <w:rsid w:val="002412E5"/>
    <w:rsid w:val="00246610"/>
    <w:rsid w:val="00246E7E"/>
    <w:rsid w:val="00247577"/>
    <w:rsid w:val="002479E9"/>
    <w:rsid w:val="00251E2E"/>
    <w:rsid w:val="00263722"/>
    <w:rsid w:val="00274036"/>
    <w:rsid w:val="00281B27"/>
    <w:rsid w:val="0028352A"/>
    <w:rsid w:val="0029351F"/>
    <w:rsid w:val="002942E7"/>
    <w:rsid w:val="00297B07"/>
    <w:rsid w:val="002A00B8"/>
    <w:rsid w:val="002A43A5"/>
    <w:rsid w:val="002B0974"/>
    <w:rsid w:val="002B0BD3"/>
    <w:rsid w:val="002B5294"/>
    <w:rsid w:val="002B7284"/>
    <w:rsid w:val="002C03B0"/>
    <w:rsid w:val="002C41C9"/>
    <w:rsid w:val="002C672D"/>
    <w:rsid w:val="002D012E"/>
    <w:rsid w:val="002D1D07"/>
    <w:rsid w:val="002D28B4"/>
    <w:rsid w:val="002D6B6E"/>
    <w:rsid w:val="002E1382"/>
    <w:rsid w:val="002E24FF"/>
    <w:rsid w:val="002E2F6B"/>
    <w:rsid w:val="002F21D3"/>
    <w:rsid w:val="002F393D"/>
    <w:rsid w:val="002F5728"/>
    <w:rsid w:val="002F6052"/>
    <w:rsid w:val="00300AA0"/>
    <w:rsid w:val="00302E32"/>
    <w:rsid w:val="0030312D"/>
    <w:rsid w:val="00304D84"/>
    <w:rsid w:val="00311B16"/>
    <w:rsid w:val="00313A68"/>
    <w:rsid w:val="00325329"/>
    <w:rsid w:val="00343B8A"/>
    <w:rsid w:val="0034647F"/>
    <w:rsid w:val="00346AFB"/>
    <w:rsid w:val="00351726"/>
    <w:rsid w:val="0035265E"/>
    <w:rsid w:val="00357F09"/>
    <w:rsid w:val="00362574"/>
    <w:rsid w:val="00371A88"/>
    <w:rsid w:val="00371F85"/>
    <w:rsid w:val="00376E7E"/>
    <w:rsid w:val="00377E42"/>
    <w:rsid w:val="003804EE"/>
    <w:rsid w:val="00396C9A"/>
    <w:rsid w:val="003A20D4"/>
    <w:rsid w:val="003A32F4"/>
    <w:rsid w:val="003A6ED7"/>
    <w:rsid w:val="003A7AE1"/>
    <w:rsid w:val="003B17F4"/>
    <w:rsid w:val="003B4B9A"/>
    <w:rsid w:val="003C4505"/>
    <w:rsid w:val="003C5A74"/>
    <w:rsid w:val="003D005C"/>
    <w:rsid w:val="003D0285"/>
    <w:rsid w:val="003D0955"/>
    <w:rsid w:val="003D125C"/>
    <w:rsid w:val="003D31C8"/>
    <w:rsid w:val="003D3AC4"/>
    <w:rsid w:val="003D418C"/>
    <w:rsid w:val="003E0BD6"/>
    <w:rsid w:val="003E6189"/>
    <w:rsid w:val="0040108A"/>
    <w:rsid w:val="004123A9"/>
    <w:rsid w:val="00417A4F"/>
    <w:rsid w:val="00431AC3"/>
    <w:rsid w:val="00431BB2"/>
    <w:rsid w:val="00437A79"/>
    <w:rsid w:val="00446EAC"/>
    <w:rsid w:val="004579A5"/>
    <w:rsid w:val="00457B1C"/>
    <w:rsid w:val="00460768"/>
    <w:rsid w:val="00464862"/>
    <w:rsid w:val="00466795"/>
    <w:rsid w:val="00467BBF"/>
    <w:rsid w:val="00467BE8"/>
    <w:rsid w:val="00467F35"/>
    <w:rsid w:val="004706FF"/>
    <w:rsid w:val="00472494"/>
    <w:rsid w:val="00480B02"/>
    <w:rsid w:val="00482328"/>
    <w:rsid w:val="00482C60"/>
    <w:rsid w:val="00484587"/>
    <w:rsid w:val="00484D39"/>
    <w:rsid w:val="00484ECB"/>
    <w:rsid w:val="00487B02"/>
    <w:rsid w:val="00494803"/>
    <w:rsid w:val="00497733"/>
    <w:rsid w:val="004A2833"/>
    <w:rsid w:val="004B4D85"/>
    <w:rsid w:val="004B7F30"/>
    <w:rsid w:val="004C2ADE"/>
    <w:rsid w:val="004C67C8"/>
    <w:rsid w:val="004D10E3"/>
    <w:rsid w:val="004D3F6B"/>
    <w:rsid w:val="004D743C"/>
    <w:rsid w:val="004E0F7D"/>
    <w:rsid w:val="004E1371"/>
    <w:rsid w:val="004E6F71"/>
    <w:rsid w:val="004F2AD0"/>
    <w:rsid w:val="005061C1"/>
    <w:rsid w:val="0051023F"/>
    <w:rsid w:val="005132E8"/>
    <w:rsid w:val="00522B24"/>
    <w:rsid w:val="005239F4"/>
    <w:rsid w:val="00524E6F"/>
    <w:rsid w:val="005314F0"/>
    <w:rsid w:val="00531CD7"/>
    <w:rsid w:val="005371FD"/>
    <w:rsid w:val="00543335"/>
    <w:rsid w:val="00545155"/>
    <w:rsid w:val="00547528"/>
    <w:rsid w:val="005512DD"/>
    <w:rsid w:val="00551C6F"/>
    <w:rsid w:val="00552E4A"/>
    <w:rsid w:val="00554DB8"/>
    <w:rsid w:val="00561453"/>
    <w:rsid w:val="00562DA1"/>
    <w:rsid w:val="00566E2C"/>
    <w:rsid w:val="00573315"/>
    <w:rsid w:val="0057368E"/>
    <w:rsid w:val="00574B32"/>
    <w:rsid w:val="005754C7"/>
    <w:rsid w:val="00583AE6"/>
    <w:rsid w:val="005908C2"/>
    <w:rsid w:val="005909D7"/>
    <w:rsid w:val="00590DBB"/>
    <w:rsid w:val="005931E8"/>
    <w:rsid w:val="00593422"/>
    <w:rsid w:val="00595E06"/>
    <w:rsid w:val="00597AB5"/>
    <w:rsid w:val="005A1A30"/>
    <w:rsid w:val="005A3C73"/>
    <w:rsid w:val="005A7240"/>
    <w:rsid w:val="005A7435"/>
    <w:rsid w:val="005C030C"/>
    <w:rsid w:val="005C1D4D"/>
    <w:rsid w:val="005C37F0"/>
    <w:rsid w:val="005C56B5"/>
    <w:rsid w:val="005C5A61"/>
    <w:rsid w:val="005C5D87"/>
    <w:rsid w:val="005D0481"/>
    <w:rsid w:val="005D268F"/>
    <w:rsid w:val="005E2A3B"/>
    <w:rsid w:val="005E41D6"/>
    <w:rsid w:val="00605845"/>
    <w:rsid w:val="0061209A"/>
    <w:rsid w:val="00616CDD"/>
    <w:rsid w:val="0061774F"/>
    <w:rsid w:val="00617AFE"/>
    <w:rsid w:val="00627B09"/>
    <w:rsid w:val="00630943"/>
    <w:rsid w:val="00634BC6"/>
    <w:rsid w:val="0063505B"/>
    <w:rsid w:val="00635F24"/>
    <w:rsid w:val="006366EB"/>
    <w:rsid w:val="00640330"/>
    <w:rsid w:val="00642113"/>
    <w:rsid w:val="006425B2"/>
    <w:rsid w:val="006448DE"/>
    <w:rsid w:val="00647232"/>
    <w:rsid w:val="006538B3"/>
    <w:rsid w:val="006577A4"/>
    <w:rsid w:val="006700A8"/>
    <w:rsid w:val="00672153"/>
    <w:rsid w:val="00672632"/>
    <w:rsid w:val="006740B9"/>
    <w:rsid w:val="00682D9A"/>
    <w:rsid w:val="00695F72"/>
    <w:rsid w:val="006A00F5"/>
    <w:rsid w:val="006A0783"/>
    <w:rsid w:val="006A200D"/>
    <w:rsid w:val="006B05EC"/>
    <w:rsid w:val="006B205A"/>
    <w:rsid w:val="006C1102"/>
    <w:rsid w:val="006C5707"/>
    <w:rsid w:val="006C73A4"/>
    <w:rsid w:val="006D1B84"/>
    <w:rsid w:val="006D4196"/>
    <w:rsid w:val="006D4563"/>
    <w:rsid w:val="006D4E77"/>
    <w:rsid w:val="006D5E3A"/>
    <w:rsid w:val="006D69F2"/>
    <w:rsid w:val="006D6ACA"/>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130B8"/>
    <w:rsid w:val="00713130"/>
    <w:rsid w:val="00714927"/>
    <w:rsid w:val="00722B19"/>
    <w:rsid w:val="00723023"/>
    <w:rsid w:val="007326CB"/>
    <w:rsid w:val="00732707"/>
    <w:rsid w:val="007329BF"/>
    <w:rsid w:val="007366F0"/>
    <w:rsid w:val="00744E78"/>
    <w:rsid w:val="0074557A"/>
    <w:rsid w:val="007474C3"/>
    <w:rsid w:val="007517EC"/>
    <w:rsid w:val="00751A09"/>
    <w:rsid w:val="00761230"/>
    <w:rsid w:val="00781130"/>
    <w:rsid w:val="00781B4A"/>
    <w:rsid w:val="00791DF1"/>
    <w:rsid w:val="00792FB2"/>
    <w:rsid w:val="007A0160"/>
    <w:rsid w:val="007A1A35"/>
    <w:rsid w:val="007A557A"/>
    <w:rsid w:val="007A5F16"/>
    <w:rsid w:val="007B2920"/>
    <w:rsid w:val="007B4EAA"/>
    <w:rsid w:val="007C169C"/>
    <w:rsid w:val="007C2C3F"/>
    <w:rsid w:val="007C4FA4"/>
    <w:rsid w:val="007D27FA"/>
    <w:rsid w:val="007D32AE"/>
    <w:rsid w:val="007D4DA3"/>
    <w:rsid w:val="007D53DF"/>
    <w:rsid w:val="007E054F"/>
    <w:rsid w:val="007E3057"/>
    <w:rsid w:val="007E50B6"/>
    <w:rsid w:val="007E65D1"/>
    <w:rsid w:val="007F0DA5"/>
    <w:rsid w:val="007F28D1"/>
    <w:rsid w:val="007F60BE"/>
    <w:rsid w:val="0080146F"/>
    <w:rsid w:val="00801613"/>
    <w:rsid w:val="00801FB2"/>
    <w:rsid w:val="0080586C"/>
    <w:rsid w:val="00805A17"/>
    <w:rsid w:val="00811914"/>
    <w:rsid w:val="0082117E"/>
    <w:rsid w:val="0082214F"/>
    <w:rsid w:val="00826F5F"/>
    <w:rsid w:val="00833F23"/>
    <w:rsid w:val="00833F8F"/>
    <w:rsid w:val="008379B0"/>
    <w:rsid w:val="0084066D"/>
    <w:rsid w:val="00842F24"/>
    <w:rsid w:val="008475A2"/>
    <w:rsid w:val="00851606"/>
    <w:rsid w:val="008523F9"/>
    <w:rsid w:val="00854C78"/>
    <w:rsid w:val="00860377"/>
    <w:rsid w:val="00867EC1"/>
    <w:rsid w:val="00871188"/>
    <w:rsid w:val="0087198E"/>
    <w:rsid w:val="00873A41"/>
    <w:rsid w:val="00874C62"/>
    <w:rsid w:val="00876B87"/>
    <w:rsid w:val="00877C51"/>
    <w:rsid w:val="00880CDB"/>
    <w:rsid w:val="00884708"/>
    <w:rsid w:val="008861E3"/>
    <w:rsid w:val="00886A02"/>
    <w:rsid w:val="00887A0F"/>
    <w:rsid w:val="008915AD"/>
    <w:rsid w:val="008964E9"/>
    <w:rsid w:val="00896EA7"/>
    <w:rsid w:val="008A2D63"/>
    <w:rsid w:val="008A579B"/>
    <w:rsid w:val="008A7C89"/>
    <w:rsid w:val="008A7E47"/>
    <w:rsid w:val="008B0C6F"/>
    <w:rsid w:val="008B3988"/>
    <w:rsid w:val="008B4B19"/>
    <w:rsid w:val="008B4E0E"/>
    <w:rsid w:val="008C0BB0"/>
    <w:rsid w:val="008D1394"/>
    <w:rsid w:val="008D4372"/>
    <w:rsid w:val="008D71F1"/>
    <w:rsid w:val="008E2EDE"/>
    <w:rsid w:val="008E7542"/>
    <w:rsid w:val="008F16C6"/>
    <w:rsid w:val="008F1812"/>
    <w:rsid w:val="008F1A0F"/>
    <w:rsid w:val="008F5A2D"/>
    <w:rsid w:val="00900C71"/>
    <w:rsid w:val="00914A61"/>
    <w:rsid w:val="00915952"/>
    <w:rsid w:val="00920F2C"/>
    <w:rsid w:val="009212B3"/>
    <w:rsid w:val="00921519"/>
    <w:rsid w:val="00924A73"/>
    <w:rsid w:val="00931967"/>
    <w:rsid w:val="0093296F"/>
    <w:rsid w:val="00950339"/>
    <w:rsid w:val="009557A5"/>
    <w:rsid w:val="00955C43"/>
    <w:rsid w:val="00963484"/>
    <w:rsid w:val="009725BA"/>
    <w:rsid w:val="00972AA8"/>
    <w:rsid w:val="00983445"/>
    <w:rsid w:val="00991153"/>
    <w:rsid w:val="009935C5"/>
    <w:rsid w:val="009A0F94"/>
    <w:rsid w:val="009A18A9"/>
    <w:rsid w:val="009A4929"/>
    <w:rsid w:val="009A6056"/>
    <w:rsid w:val="009B2521"/>
    <w:rsid w:val="009B3B56"/>
    <w:rsid w:val="009B43D6"/>
    <w:rsid w:val="009B572A"/>
    <w:rsid w:val="009C12C3"/>
    <w:rsid w:val="009C19E3"/>
    <w:rsid w:val="009C364B"/>
    <w:rsid w:val="009D4205"/>
    <w:rsid w:val="009D4766"/>
    <w:rsid w:val="009E0649"/>
    <w:rsid w:val="009E176A"/>
    <w:rsid w:val="009E449F"/>
    <w:rsid w:val="009E7CE8"/>
    <w:rsid w:val="009F16E5"/>
    <w:rsid w:val="009F5AE3"/>
    <w:rsid w:val="009F626A"/>
    <w:rsid w:val="00A03A4C"/>
    <w:rsid w:val="00A107C2"/>
    <w:rsid w:val="00A11420"/>
    <w:rsid w:val="00A14A5C"/>
    <w:rsid w:val="00A16D11"/>
    <w:rsid w:val="00A26E37"/>
    <w:rsid w:val="00A2788D"/>
    <w:rsid w:val="00A27B46"/>
    <w:rsid w:val="00A30CDD"/>
    <w:rsid w:val="00A34352"/>
    <w:rsid w:val="00A34C1E"/>
    <w:rsid w:val="00A3651B"/>
    <w:rsid w:val="00A36A67"/>
    <w:rsid w:val="00A440B1"/>
    <w:rsid w:val="00A461C1"/>
    <w:rsid w:val="00A46E5E"/>
    <w:rsid w:val="00A47C14"/>
    <w:rsid w:val="00A527CD"/>
    <w:rsid w:val="00A53A37"/>
    <w:rsid w:val="00A56484"/>
    <w:rsid w:val="00A56BDA"/>
    <w:rsid w:val="00A610F2"/>
    <w:rsid w:val="00A63E5B"/>
    <w:rsid w:val="00A7242C"/>
    <w:rsid w:val="00A73D49"/>
    <w:rsid w:val="00A745F0"/>
    <w:rsid w:val="00A7577A"/>
    <w:rsid w:val="00A75FDE"/>
    <w:rsid w:val="00A760F1"/>
    <w:rsid w:val="00A80FF7"/>
    <w:rsid w:val="00A8579C"/>
    <w:rsid w:val="00A86817"/>
    <w:rsid w:val="00A90F4A"/>
    <w:rsid w:val="00A923EF"/>
    <w:rsid w:val="00A96C51"/>
    <w:rsid w:val="00AA0CAA"/>
    <w:rsid w:val="00AA2CAC"/>
    <w:rsid w:val="00AB49C3"/>
    <w:rsid w:val="00AC22B1"/>
    <w:rsid w:val="00AC3DE5"/>
    <w:rsid w:val="00AC3F0B"/>
    <w:rsid w:val="00AC7112"/>
    <w:rsid w:val="00AC78EB"/>
    <w:rsid w:val="00AE06EA"/>
    <w:rsid w:val="00AE49F7"/>
    <w:rsid w:val="00AE54F1"/>
    <w:rsid w:val="00AF1FF2"/>
    <w:rsid w:val="00AF3E06"/>
    <w:rsid w:val="00AF4C8B"/>
    <w:rsid w:val="00B00A2E"/>
    <w:rsid w:val="00B01D7D"/>
    <w:rsid w:val="00B11712"/>
    <w:rsid w:val="00B15660"/>
    <w:rsid w:val="00B15752"/>
    <w:rsid w:val="00B171DC"/>
    <w:rsid w:val="00B27BBC"/>
    <w:rsid w:val="00B3341E"/>
    <w:rsid w:val="00B33E4A"/>
    <w:rsid w:val="00B368CD"/>
    <w:rsid w:val="00B403AF"/>
    <w:rsid w:val="00B41A08"/>
    <w:rsid w:val="00B44AA8"/>
    <w:rsid w:val="00B4506D"/>
    <w:rsid w:val="00B52161"/>
    <w:rsid w:val="00B52405"/>
    <w:rsid w:val="00B53DDA"/>
    <w:rsid w:val="00B5405E"/>
    <w:rsid w:val="00B569D0"/>
    <w:rsid w:val="00B6009B"/>
    <w:rsid w:val="00B6025D"/>
    <w:rsid w:val="00B61D09"/>
    <w:rsid w:val="00B62D3A"/>
    <w:rsid w:val="00B64843"/>
    <w:rsid w:val="00B703BE"/>
    <w:rsid w:val="00B749DB"/>
    <w:rsid w:val="00B7786E"/>
    <w:rsid w:val="00B83D91"/>
    <w:rsid w:val="00B87381"/>
    <w:rsid w:val="00B87CF9"/>
    <w:rsid w:val="00B9067F"/>
    <w:rsid w:val="00B91A1A"/>
    <w:rsid w:val="00B9535B"/>
    <w:rsid w:val="00B96F11"/>
    <w:rsid w:val="00BA30F9"/>
    <w:rsid w:val="00BA3AC7"/>
    <w:rsid w:val="00BA55AD"/>
    <w:rsid w:val="00BB1FD3"/>
    <w:rsid w:val="00BB502C"/>
    <w:rsid w:val="00BD28A4"/>
    <w:rsid w:val="00BD37BD"/>
    <w:rsid w:val="00BD7184"/>
    <w:rsid w:val="00BE140A"/>
    <w:rsid w:val="00BE4ABC"/>
    <w:rsid w:val="00BE4B31"/>
    <w:rsid w:val="00BF5414"/>
    <w:rsid w:val="00BF6ABB"/>
    <w:rsid w:val="00C0400D"/>
    <w:rsid w:val="00C05B17"/>
    <w:rsid w:val="00C07EF6"/>
    <w:rsid w:val="00C17907"/>
    <w:rsid w:val="00C240C0"/>
    <w:rsid w:val="00C26E26"/>
    <w:rsid w:val="00C33796"/>
    <w:rsid w:val="00C44039"/>
    <w:rsid w:val="00C4413B"/>
    <w:rsid w:val="00C578C6"/>
    <w:rsid w:val="00C67B23"/>
    <w:rsid w:val="00C70E52"/>
    <w:rsid w:val="00C718A4"/>
    <w:rsid w:val="00C71F7D"/>
    <w:rsid w:val="00C760D8"/>
    <w:rsid w:val="00C76E18"/>
    <w:rsid w:val="00C80FEB"/>
    <w:rsid w:val="00C94DC4"/>
    <w:rsid w:val="00CA4D62"/>
    <w:rsid w:val="00CA5E67"/>
    <w:rsid w:val="00CB062C"/>
    <w:rsid w:val="00CB36F2"/>
    <w:rsid w:val="00CB3B6B"/>
    <w:rsid w:val="00CB75B9"/>
    <w:rsid w:val="00CD0E57"/>
    <w:rsid w:val="00CE0159"/>
    <w:rsid w:val="00CE1500"/>
    <w:rsid w:val="00CE1595"/>
    <w:rsid w:val="00CF2BDF"/>
    <w:rsid w:val="00D12A93"/>
    <w:rsid w:val="00D13FEF"/>
    <w:rsid w:val="00D204BA"/>
    <w:rsid w:val="00D20665"/>
    <w:rsid w:val="00D20B02"/>
    <w:rsid w:val="00D23337"/>
    <w:rsid w:val="00D252B1"/>
    <w:rsid w:val="00D25F77"/>
    <w:rsid w:val="00D26075"/>
    <w:rsid w:val="00D27084"/>
    <w:rsid w:val="00D31BA5"/>
    <w:rsid w:val="00D33FB4"/>
    <w:rsid w:val="00D3655C"/>
    <w:rsid w:val="00D37390"/>
    <w:rsid w:val="00D37BCC"/>
    <w:rsid w:val="00D4439A"/>
    <w:rsid w:val="00D45BA0"/>
    <w:rsid w:val="00D506AD"/>
    <w:rsid w:val="00D62424"/>
    <w:rsid w:val="00D661E8"/>
    <w:rsid w:val="00D67D6D"/>
    <w:rsid w:val="00D71CEE"/>
    <w:rsid w:val="00D71F23"/>
    <w:rsid w:val="00D76168"/>
    <w:rsid w:val="00D81D17"/>
    <w:rsid w:val="00D82ACF"/>
    <w:rsid w:val="00D848E8"/>
    <w:rsid w:val="00D90C38"/>
    <w:rsid w:val="00D91B67"/>
    <w:rsid w:val="00D95AB4"/>
    <w:rsid w:val="00D96672"/>
    <w:rsid w:val="00DB00E5"/>
    <w:rsid w:val="00DB1C75"/>
    <w:rsid w:val="00DB1FFA"/>
    <w:rsid w:val="00DB49B1"/>
    <w:rsid w:val="00DC53C2"/>
    <w:rsid w:val="00DC6687"/>
    <w:rsid w:val="00DD0DE0"/>
    <w:rsid w:val="00DE3DAA"/>
    <w:rsid w:val="00DF05F3"/>
    <w:rsid w:val="00DF17CB"/>
    <w:rsid w:val="00DF5096"/>
    <w:rsid w:val="00E03B49"/>
    <w:rsid w:val="00E04C89"/>
    <w:rsid w:val="00E12CE6"/>
    <w:rsid w:val="00E1407D"/>
    <w:rsid w:val="00E158CD"/>
    <w:rsid w:val="00E224FF"/>
    <w:rsid w:val="00E23CB9"/>
    <w:rsid w:val="00E24210"/>
    <w:rsid w:val="00E34738"/>
    <w:rsid w:val="00E37745"/>
    <w:rsid w:val="00E43EBA"/>
    <w:rsid w:val="00E51556"/>
    <w:rsid w:val="00E552B8"/>
    <w:rsid w:val="00E55D91"/>
    <w:rsid w:val="00E613A4"/>
    <w:rsid w:val="00E61E56"/>
    <w:rsid w:val="00E6417E"/>
    <w:rsid w:val="00E655CA"/>
    <w:rsid w:val="00E65C91"/>
    <w:rsid w:val="00E72AA7"/>
    <w:rsid w:val="00E90CD6"/>
    <w:rsid w:val="00E9514F"/>
    <w:rsid w:val="00EA1937"/>
    <w:rsid w:val="00EA5DB2"/>
    <w:rsid w:val="00EB16C9"/>
    <w:rsid w:val="00EB78EA"/>
    <w:rsid w:val="00EC2107"/>
    <w:rsid w:val="00EC4B7C"/>
    <w:rsid w:val="00ED2F93"/>
    <w:rsid w:val="00ED4ECA"/>
    <w:rsid w:val="00EE09B3"/>
    <w:rsid w:val="00EE414B"/>
    <w:rsid w:val="00EE4423"/>
    <w:rsid w:val="00EE492C"/>
    <w:rsid w:val="00EF12AA"/>
    <w:rsid w:val="00EF65AB"/>
    <w:rsid w:val="00F0231D"/>
    <w:rsid w:val="00F046FF"/>
    <w:rsid w:val="00F04BDB"/>
    <w:rsid w:val="00F04FF2"/>
    <w:rsid w:val="00F10FD1"/>
    <w:rsid w:val="00F131F7"/>
    <w:rsid w:val="00F13783"/>
    <w:rsid w:val="00F1506B"/>
    <w:rsid w:val="00F21152"/>
    <w:rsid w:val="00F32CEC"/>
    <w:rsid w:val="00F41FCE"/>
    <w:rsid w:val="00F426A8"/>
    <w:rsid w:val="00F42B49"/>
    <w:rsid w:val="00F44AC0"/>
    <w:rsid w:val="00F509D4"/>
    <w:rsid w:val="00F50F7F"/>
    <w:rsid w:val="00F537DA"/>
    <w:rsid w:val="00F54169"/>
    <w:rsid w:val="00F56EBD"/>
    <w:rsid w:val="00F625EC"/>
    <w:rsid w:val="00F66E17"/>
    <w:rsid w:val="00F67EEB"/>
    <w:rsid w:val="00F70164"/>
    <w:rsid w:val="00F713BB"/>
    <w:rsid w:val="00F757AF"/>
    <w:rsid w:val="00F81F6F"/>
    <w:rsid w:val="00F84D06"/>
    <w:rsid w:val="00F90FA9"/>
    <w:rsid w:val="00F919D1"/>
    <w:rsid w:val="00F973CA"/>
    <w:rsid w:val="00FA03A6"/>
    <w:rsid w:val="00FA4FEC"/>
    <w:rsid w:val="00FA6043"/>
    <w:rsid w:val="00FB2E65"/>
    <w:rsid w:val="00FB3E0E"/>
    <w:rsid w:val="00FB4D29"/>
    <w:rsid w:val="00FC2E7A"/>
    <w:rsid w:val="00FC53CE"/>
    <w:rsid w:val="00FC5BB3"/>
    <w:rsid w:val="00FD5890"/>
    <w:rsid w:val="00FE1458"/>
    <w:rsid w:val="00FE23F9"/>
    <w:rsid w:val="00FE2735"/>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C096B"/>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2F8150-5585-4520-B8CE-4564147D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6</Pages>
  <Words>11113</Words>
  <Characters>6334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663</cp:revision>
  <cp:lastPrinted>2017-05-17T02:32:00Z</cp:lastPrinted>
  <dcterms:created xsi:type="dcterms:W3CDTF">2017-05-15T17:46:00Z</dcterms:created>
  <dcterms:modified xsi:type="dcterms:W3CDTF">2017-06-1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